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78B" w:rsidRDefault="00E5078B" w:rsidP="000854C9">
      <w:pPr>
        <w:rPr>
          <w:color w:val="1F4E79" w:themeColor="accent1" w:themeShade="80"/>
        </w:rPr>
      </w:pPr>
      <w:r w:rsidRPr="00857C2B">
        <w:rPr>
          <w:color w:val="1F4E79" w:themeColor="accent1" w:themeShade="80"/>
        </w:rPr>
        <w:t>Acronyms</w:t>
      </w:r>
      <w:r w:rsidR="00857C2B" w:rsidRPr="00857C2B">
        <w:rPr>
          <w:color w:val="1F4E79" w:themeColor="accent1" w:themeShade="80"/>
        </w:rPr>
        <w:t xml:space="preserve"> and definitions</w:t>
      </w:r>
    </w:p>
    <w:p w:rsidR="006353F5" w:rsidRDefault="006353F5" w:rsidP="000854C9">
      <w:r w:rsidRPr="006353F5">
        <w:rPr>
          <w:b/>
        </w:rPr>
        <w:t>15N</w:t>
      </w:r>
      <w:r>
        <w:t xml:space="preserve"> = Stable isotope of nitrogen, it represents the 0.3663% of the N in atmosphere</w:t>
      </w:r>
    </w:p>
    <w:p w:rsidR="006353F5" w:rsidRPr="006353F5" w:rsidRDefault="006353F5" w:rsidP="000854C9">
      <w:r w:rsidRPr="006353F5">
        <w:rPr>
          <w:b/>
        </w:rPr>
        <w:t>δ</w:t>
      </w:r>
      <w:r w:rsidRPr="006353F5">
        <w:rPr>
          <w:b/>
          <w:vertAlign w:val="superscript"/>
        </w:rPr>
        <w:t>15</w:t>
      </w:r>
      <w:r w:rsidRPr="006353F5">
        <w:rPr>
          <w:b/>
        </w:rPr>
        <w:t>N</w:t>
      </w:r>
      <w:r w:rsidRPr="006353F5">
        <w:t xml:space="preserve"> =</w:t>
      </w:r>
      <w:r>
        <w:t xml:space="preserve"> a measure of the ratio of 15N/14N of a sample compared to the ratio of the standard, i.e. the ratio of the atmospheric nitrogen, express as a permil (</w:t>
      </w:r>
      <w:r w:rsidR="002F60B4" w:rsidRPr="002F60B4">
        <w:t>‰</w:t>
      </w:r>
      <w:r w:rsidR="002F60B4">
        <w:t>) value.</w:t>
      </w:r>
    </w:p>
    <w:p w:rsidR="0024096E" w:rsidRDefault="0024096E" w:rsidP="000854C9">
      <w:r w:rsidRPr="0024096E">
        <w:rPr>
          <w:b/>
        </w:rPr>
        <w:t>DBH</w:t>
      </w:r>
      <w:r>
        <w:t xml:space="preserve"> = diameter at breast height. </w:t>
      </w:r>
    </w:p>
    <w:p w:rsidR="003E1186" w:rsidRDefault="003E1186" w:rsidP="000854C9">
      <w:r w:rsidRPr="003E1186">
        <w:rPr>
          <w:b/>
        </w:rPr>
        <w:t>DIW</w:t>
      </w:r>
      <w:r>
        <w:t xml:space="preserve"> = deionised water.</w:t>
      </w:r>
    </w:p>
    <w:p w:rsidR="003E1186" w:rsidRDefault="003E1186" w:rsidP="000854C9">
      <w:r w:rsidRPr="003E1186">
        <w:rPr>
          <w:b/>
        </w:rPr>
        <w:t>DM</w:t>
      </w:r>
      <w:r>
        <w:t xml:space="preserve"> = dried mass.</w:t>
      </w:r>
    </w:p>
    <w:p w:rsidR="00A30067" w:rsidRDefault="00A30067" w:rsidP="000854C9">
      <w:r w:rsidRPr="00A30067">
        <w:rPr>
          <w:b/>
        </w:rPr>
        <w:t>EA-IRMS</w:t>
      </w:r>
      <w:r>
        <w:t xml:space="preserve"> = Elemental analysis – Isotope Ratio Mass Spectrometry)</w:t>
      </w:r>
    </w:p>
    <w:p w:rsidR="00A30067" w:rsidRPr="0024096E" w:rsidRDefault="00A30067" w:rsidP="000854C9">
      <w:r w:rsidRPr="00A30067">
        <w:rPr>
          <w:b/>
        </w:rPr>
        <w:t>LSMSF</w:t>
      </w:r>
      <w:r>
        <w:t xml:space="preserve"> = Life Sciences Mass Spectrometry Facility</w:t>
      </w:r>
    </w:p>
    <w:p w:rsidR="00E5078B" w:rsidRDefault="00E5078B" w:rsidP="000854C9">
      <w:r w:rsidRPr="00A60D4D">
        <w:rPr>
          <w:b/>
        </w:rPr>
        <w:t>N</w:t>
      </w:r>
      <w:r w:rsidRPr="00A60D4D">
        <w:rPr>
          <w:b/>
          <w:vertAlign w:val="subscript"/>
        </w:rPr>
        <w:t>dep</w:t>
      </w:r>
      <w:r>
        <w:t xml:space="preserve"> = nitrogen deposition</w:t>
      </w:r>
      <w:r w:rsidR="00857C2B">
        <w:t xml:space="preserve">, input of reactive nitrogen from the atmosphere to the biosphere both as dry deposition and in precipitation, or wet deposition. </w:t>
      </w:r>
    </w:p>
    <w:p w:rsidR="00E5078B" w:rsidRDefault="00E5078B" w:rsidP="000854C9">
      <w:r w:rsidRPr="00A60D4D">
        <w:rPr>
          <w:b/>
        </w:rPr>
        <w:t>SF</w:t>
      </w:r>
      <w:r>
        <w:t xml:space="preserve"> = stemflow</w:t>
      </w:r>
      <w:r w:rsidR="00857C2B">
        <w:t>,</w:t>
      </w:r>
      <w:r>
        <w:t xml:space="preserve"> flow of intercepted water down the stem or trunk of a plant</w:t>
      </w:r>
      <w:r w:rsidR="0024096E">
        <w:t>.</w:t>
      </w:r>
    </w:p>
    <w:p w:rsidR="00E5078B" w:rsidRDefault="00857C2B" w:rsidP="000854C9">
      <w:r w:rsidRPr="00A60D4D">
        <w:rPr>
          <w:b/>
        </w:rPr>
        <w:t>TF</w:t>
      </w:r>
      <w:r>
        <w:t xml:space="preserve"> = </w:t>
      </w:r>
      <w:proofErr w:type="spellStart"/>
      <w:r>
        <w:t>through</w:t>
      </w:r>
      <w:r w:rsidR="002F60B4">
        <w:t>fall</w:t>
      </w:r>
      <w:proofErr w:type="spellEnd"/>
      <w:r w:rsidR="002F60B4">
        <w:t xml:space="preserve">, excess precipitation shed </w:t>
      </w:r>
      <w:r>
        <w:t>by wet leaves onto the ground.</w:t>
      </w:r>
    </w:p>
    <w:p w:rsidR="00A72AA3" w:rsidRDefault="00A62E84" w:rsidP="000854C9">
      <w:pPr>
        <w:pStyle w:val="Titolo1"/>
      </w:pPr>
      <w:r>
        <w:t>Site description and methodology</w:t>
      </w:r>
    </w:p>
    <w:p w:rsidR="00764474" w:rsidRPr="00764474" w:rsidRDefault="00764474" w:rsidP="000854C9">
      <w:pPr>
        <w:pStyle w:val="Titolo2"/>
      </w:pPr>
      <w:r>
        <w:t xml:space="preserve">Site </w:t>
      </w:r>
      <w:r w:rsidR="00976429">
        <w:t>description</w:t>
      </w:r>
    </w:p>
    <w:p w:rsidR="003228CF" w:rsidRDefault="006526B6" w:rsidP="006526B6">
      <w:r>
        <w:t>The experiment site is located in Griffin Forest, Perthshire (</w:t>
      </w:r>
      <w:r w:rsidR="00891EBF">
        <w:t xml:space="preserve">Scotland, </w:t>
      </w:r>
      <w:r>
        <w:t>UK)</w:t>
      </w:r>
      <w:r w:rsidR="003228CF">
        <w:t xml:space="preserve">, on the north facing slope of the Tay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w:t>
      </w:r>
      <w:r w:rsidR="00590BD1">
        <w:t>r year, with a maximum in 2014 of 1376.2 mm and a minimum in 2016 of768.6 mm (fig. 2)</w:t>
      </w:r>
      <w:r>
        <w:t>.</w:t>
      </w:r>
    </w:p>
    <w:p w:rsidR="00243FD2" w:rsidRDefault="00243FD2" w:rsidP="006526B6">
      <w:pPr>
        <w:rPr>
          <w:i/>
        </w:rPr>
      </w:pPr>
      <w:r>
        <w:rPr>
          <w:noProof/>
          <w:lang w:eastAsia="en-GB"/>
        </w:rPr>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lastRenderedPageBreak/>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supergroup, metamorphosed marine sediments of late-Precambrian and Lower Palaeozoic age </w:t>
      </w:r>
      <w:r>
        <w:fldChar w:fldCharType="begin"/>
      </w:r>
      <w:r>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r w:rsidR="00842E2E">
        <w:t xml:space="preserve"> The soil have been classified as a </w:t>
      </w:r>
      <w:proofErr w:type="spellStart"/>
      <w:r w:rsidR="00842E2E">
        <w:t>stagno-humic</w:t>
      </w:r>
      <w:proofErr w:type="spellEnd"/>
      <w:r w:rsidR="00842E2E">
        <w:t xml:space="preserve"> </w:t>
      </w:r>
      <w:proofErr w:type="spellStart"/>
      <w:r w:rsidR="00842E2E">
        <w:t>gley</w:t>
      </w:r>
      <w:proofErr w:type="spellEnd"/>
      <w:r w:rsidR="00842E2E">
        <w:t xml:space="preserve"> of the </w:t>
      </w:r>
      <w:proofErr w:type="spellStart"/>
      <w:r w:rsidR="00842E2E">
        <w:t>Strichen</w:t>
      </w:r>
      <w:proofErr w:type="spellEnd"/>
      <w:r w:rsidR="00842E2E">
        <w:t xml:space="preserve"> soil association </w: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 </w:instrTex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DATA </w:instrText>
      </w:r>
      <w:r w:rsidR="00842E2E">
        <w:fldChar w:fldCharType="end"/>
      </w:r>
      <w:r w:rsidR="00842E2E">
        <w:fldChar w:fldCharType="separate"/>
      </w:r>
      <w:r w:rsidR="00842E2E">
        <w:rPr>
          <w:noProof/>
        </w:rPr>
        <w:t>(Clement, Jarvis et al. 2012)</w:t>
      </w:r>
      <w:r w:rsidR="00842E2E">
        <w:fldChar w:fldCharType="end"/>
      </w:r>
      <w:r w:rsidR="00842E2E">
        <w:t>.</w:t>
      </w:r>
    </w:p>
    <w:p w:rsidR="001107E3" w:rsidRDefault="001107E3" w:rsidP="000854C9">
      <w:r>
        <w:rPr>
          <w:noProof/>
          <w:lang w:eastAsia="en-GB"/>
        </w:rPr>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 xml:space="preserve">Fig:3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lastRenderedPageBreak/>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t xml:space="preserve">Fig:3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w:t>
      </w:r>
      <w:r w:rsidR="007D502C">
        <w:t xml:space="preserve">ree roots possible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7D502C">
        <w:t>.</w:t>
      </w:r>
    </w:p>
    <w:p w:rsidR="000854C9" w:rsidRDefault="000854C9" w:rsidP="000854C9">
      <w:pPr>
        <w:pStyle w:val="Titolo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tent reached its maximum peak about 6,000 years ago, when an educated guess based on palynological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w:t>
      </w:r>
      <w:r w:rsidR="000854C9">
        <w:lastRenderedPageBreak/>
        <w:t xml:space="preserve">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 xml:space="preserve">percent during the Middle Ages </w:t>
      </w:r>
      <w:r w:rsidR="007D502C">
        <w:fldChar w:fldCharType="begin"/>
      </w:r>
      <w:r w:rsidR="007D502C">
        <w:instrText xml:space="preserve"> ADDIN EN.CITE &lt;EndNote&gt;&lt;Cite&gt;&lt;Author&gt;Smout&lt;/Author&gt;&lt;Year&gt;1997&lt;/Year&gt;&lt;RecNum&gt;63&lt;/RecNum&gt;&lt;DisplayText&gt;(Smout 1997)&lt;/DisplayText&gt;&lt;record&gt;&lt;rec-number&gt;63&lt;/rec-number&gt;&lt;foreign-keys&gt;&lt;key app="EN" db-id="arwpz50tppf20qes0adx5aztet0w9xtartsd" timestamp="1507736588"&gt;63&lt;/key&gt;&lt;/foreign-keys&gt;&lt;ref-type name="Edited Book"&gt;28&lt;/ref-type&gt;&lt;contributors&gt;&lt;authors&gt;&lt;author&gt;Smout, T. C.&lt;/author&gt;&lt;/authors&gt;&lt;/contributors&gt;&lt;titles&gt;&lt;title&gt;Scottish Woodland History&lt;/title&gt;&lt;/titles&gt;&lt;pages&gt;206&lt;/pages&gt;&lt;edition&gt;1st&lt;/edition&gt;&lt;dates&gt;&lt;year&gt;1997&lt;/year&gt;&lt;/dates&gt;&lt;publisher&gt;Scottish Cultural Press - Edinburgh&lt;/publisher&gt;&lt;isbn&gt;1898218536&lt;/isbn&gt;&lt;urls&gt;&lt;/urls&gt;&lt;/record&gt;&lt;/Cite&gt;&lt;/EndNote&gt;</w:instrText>
      </w:r>
      <w:r w:rsidR="007D502C">
        <w:fldChar w:fldCharType="separate"/>
      </w:r>
      <w:r w:rsidR="007D502C">
        <w:rPr>
          <w:noProof/>
        </w:rPr>
        <w:t>(Smout 1997)</w:t>
      </w:r>
      <w:r w:rsidR="007D502C">
        <w:fldChar w:fldCharType="end"/>
      </w:r>
      <w:r w:rsidR="007D502C">
        <w:t>.</w:t>
      </w:r>
    </w:p>
    <w:p w:rsidR="000854C9" w:rsidRDefault="001C4550" w:rsidP="000854C9">
      <w:r>
        <w:t>As written above, at the beginning of the 20</w:t>
      </w:r>
      <w:r w:rsidRPr="001C4550">
        <w:rPr>
          <w:vertAlign w:val="superscript"/>
        </w:rPr>
        <w:t>th</w:t>
      </w:r>
      <w:r>
        <w:t xml:space="preserve"> century forests counted for about 5% of the total land in UK. 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t</w:t>
      </w:r>
      <w:r w:rsidR="000854C9">
        <w:t>h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proofErr w:type="spellStart"/>
      <w:r w:rsidR="00485803">
        <w:t>Wolrd</w:t>
      </w:r>
      <w:proofErr w:type="spellEnd"/>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proofErr w:type="gramStart"/>
      <w:r w:rsidR="000854C9">
        <w:t>In</w:t>
      </w:r>
      <w:proofErr w:type="gramEnd"/>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of the 1970s the 1943 target was about to be passed. In December 1980 a ministerial statement announced a forestry policy that did not mention a total area of plantations anymore, but envisaged an 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is located in Scotland. Conifers account for the 51% of the overall forest cover and almost three quarters in Scotland. Sitka spruce accounts for around a half of the conifer area in UK, about 58% in Scotland </w:t>
      </w:r>
      <w:r w:rsidR="007D502C">
        <w:fldChar w:fldCharType="begin"/>
      </w:r>
      <w:r w:rsidR="00776D6C">
        <w:instrText xml:space="preserve"> ADDIN EN.CITE &lt;EndNote&gt;&lt;Cite&gt;&lt;Author&gt;Commission&lt;/Author&gt;&lt;Year&gt;2017&lt;/Year&gt;&lt;RecNum&gt;62&lt;/RecNum&gt;&lt;DisplayText&gt;(Forestry Commission 2017)&lt;/DisplayText&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Cite&gt;&lt;Author&gt;Forestry Commission&lt;/Author&gt;&lt;Year&gt;2017&lt;/Year&gt;&lt;RecNum&gt;62&lt;/RecNum&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rsidR="007D502C">
        <w:fldChar w:fldCharType="separate"/>
      </w:r>
      <w:r w:rsidR="00776D6C">
        <w:rPr>
          <w:noProof/>
        </w:rPr>
        <w:t>(Forestry Commission 2017)</w:t>
      </w:r>
      <w:r w:rsidR="007D502C">
        <w:fldChar w:fldCharType="end"/>
      </w:r>
    </w:p>
    <w:p w:rsidR="00764474" w:rsidRDefault="00764474" w:rsidP="00976429">
      <w:pPr>
        <w:pStyle w:val="Titolo3"/>
      </w:pPr>
      <w:r>
        <w:t>The plantation</w:t>
      </w:r>
    </w:p>
    <w:p w:rsidR="00485803" w:rsidRDefault="00485803" w:rsidP="00485803">
      <w:r>
        <w:t>Tompkins, Steve. Forestry in crisis. The battle for the hills. 1989. Christopher Helm, London.</w:t>
      </w:r>
    </w:p>
    <w:p w:rsidR="00485803" w:rsidRDefault="00485803" w:rsidP="00485803">
      <w:r>
        <w:t xml:space="preserve">“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lodgepole pine used where the ground is poorest. Tree-breeding programmes are also ensuring that the genetic base of the plants used will steadily decrease. Blanket afforestation consists of even aged conifer </w:t>
      </w:r>
      <w:r w:rsidR="00697C16">
        <w:t>monocultures that</w:t>
      </w:r>
      <w:r>
        <w:t xml:space="preserve"> are harvested and replanted, like any crop of surplus grain, except that</w:t>
      </w:r>
      <w:r w:rsidR="00697C16">
        <w:t xml:space="preserve"> the trees take decades to grow. </w:t>
      </w:r>
    </w:p>
    <w:p w:rsidR="00485803" w:rsidRDefault="00485803" w:rsidP="00485803">
      <w:r>
        <w:t>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w:t>
      </w:r>
      <w:r w:rsidR="00697C16">
        <w:t xml:space="preserve">forested” </w:t>
      </w:r>
      <w:r w:rsidR="00697C16">
        <w:fldChar w:fldCharType="begin"/>
      </w:r>
      <w:r w:rsidR="00697C16">
        <w:instrText xml:space="preserve"> ADDIN EN.CITE &lt;EndNote&gt;&lt;Cite&gt;&lt;Author&gt;Tompkins&lt;/Author&gt;&lt;Year&gt;1989&lt;/Year&gt;&lt;RecNum&gt;60&lt;/RecNum&gt;&lt;DisplayText&gt;(Tompkins 1989)&lt;/DisplayText&gt;&lt;record&gt;&lt;rec-number&gt;60&lt;/rec-number&gt;&lt;foreign-keys&gt;&lt;key app="EN" db-id="arwpz50tppf20qes0adx5aztet0w9xtartsd" timestamp="1507118191"&gt;60&lt;/key&gt;&lt;/foreign-keys&gt;&lt;ref-type name="Book"&gt;6&lt;/ref-type&gt;&lt;contributors&gt;&lt;authors&gt;&lt;author&gt;Tompkins, S.&lt;/author&gt;&lt;/authors&gt;&lt;/contributors&gt;&lt;titles&gt;&lt;title&gt;Forestry in crisis: the battle for the hills&lt;/title&gt;&lt;/titles&gt;&lt;pages&gt;192&lt;/pages&gt;&lt;dates&gt;&lt;year&gt;1989&lt;/year&gt;&lt;/dates&gt;&lt;publisher&gt;Christopher Helm&lt;/publisher&gt;&lt;isbn&gt;9780747032069&lt;/isbn&gt;&lt;urls&gt;&lt;/urls&gt;&lt;/record&gt;&lt;/Cite&gt;&lt;/EndNote&gt;</w:instrText>
      </w:r>
      <w:r w:rsidR="00697C16">
        <w:fldChar w:fldCharType="separate"/>
      </w:r>
      <w:r w:rsidR="00697C16">
        <w:rPr>
          <w:noProof/>
        </w:rPr>
        <w:t>(Tompkins 1989)</w:t>
      </w:r>
      <w:r w:rsidR="00697C16">
        <w:fldChar w:fldCharType="end"/>
      </w:r>
      <w:r w:rsidR="00697C16">
        <w:t xml:space="preserve">. </w:t>
      </w:r>
    </w:p>
    <w:p w:rsidR="00467DB6" w:rsidRDefault="001E44E2" w:rsidP="00467DB6">
      <w:r>
        <w:t xml:space="preserve">Since the </w:t>
      </w:r>
      <w:r w:rsidR="0080662A">
        <w:t>Forest Census of 1995 the woodland area in Scotland is estimated to be grown of a further 7.5%</w:t>
      </w:r>
      <w:r w:rsidR="00FF62A4">
        <w:t xml:space="preserve"> </w:t>
      </w:r>
      <w:r w:rsidR="00FF62A4">
        <w:fldChar w:fldCharType="begin"/>
      </w:r>
      <w:r w:rsidR="00FF62A4">
        <w:instrText xml:space="preserve"> ADDIN EN.CITE &lt;EndNote&gt;&lt;Cite&gt;&lt;Author&gt;Forestry Commission&lt;/Author&gt;&lt;Year&gt;2011&lt;/Year&gt;&lt;RecNum&gt;65&lt;/RecNum&gt;&lt;DisplayText&gt;(Forestry Commission 2011)&lt;/DisplayText&gt;&lt;record&gt;&lt;rec-number&gt;65&lt;/rec-number&gt;&lt;foreign-keys&gt;&lt;key app="EN" db-id="arwpz50tppf20qes0adx5aztet0w9xtartsd" timestamp="1507737962"&gt;65&lt;/key&gt;&lt;/foreign-keys&gt;&lt;ref-type name="Electronic Article"&gt;43&lt;/ref-type&gt;&lt;contributors&gt;&lt;authors&gt;&lt;author&gt;Forestry Commission,&lt;/author&gt;&lt;/authors&gt;&lt;/contributors&gt;&lt;titles&gt;&lt;title&gt;National Forest Inventory Woodland Area Statistics: Scotland &lt;/title&gt;&lt;tertiary-title&gt;www.forestry.gov.uk&lt;/tertiary-title&gt;&lt;/titles&gt;&lt;pages&gt;17&lt;/pages&gt;&lt;dates&gt;&lt;year&gt;2011&lt;/year&gt;&lt;pub-dates&gt;&lt;date&gt;11/10/2017&lt;/date&gt;&lt;/pub-dates&gt;&lt;/dates&gt;&lt;publisher&gt;Forestry Commission&lt;/publisher&gt;&lt;urls&gt;&lt;/urls&gt;&lt;/record&gt;&lt;/Cite&gt;&lt;/EndNote&gt;</w:instrText>
      </w:r>
      <w:r w:rsidR="00FF62A4">
        <w:fldChar w:fldCharType="separate"/>
      </w:r>
      <w:r w:rsidR="00FF62A4">
        <w:rPr>
          <w:noProof/>
        </w:rPr>
        <w:t>(Forestry Commission 2011)</w:t>
      </w:r>
      <w:r w:rsidR="00FF62A4">
        <w:fldChar w:fldCharType="end"/>
      </w:r>
      <w:r w:rsidR="0080662A">
        <w:t xml:space="preserve">. In 1995, Sitka spruce represented about the 45% of the whole conifers in Tayside, over one third of the whole forest cover of the region. </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w:t>
      </w:r>
      <w:r w:rsidR="00E47992">
        <w:t>Before planting the trees heather (</w:t>
      </w:r>
      <w:proofErr w:type="spellStart"/>
      <w:r w:rsidR="00842E2E">
        <w:rPr>
          <w:i/>
        </w:rPr>
        <w:t>Calluna</w:t>
      </w:r>
      <w:proofErr w:type="spellEnd"/>
      <w:r w:rsidR="00842E2E">
        <w:rPr>
          <w:i/>
        </w:rPr>
        <w:t xml:space="preserve"> vulgaris </w:t>
      </w:r>
      <w:r w:rsidR="00842E2E" w:rsidRPr="00842E2E">
        <w:t>(L.) Hull</w:t>
      </w:r>
      <w:r w:rsidR="00E47992">
        <w:t xml:space="preserve">) was burnt and the ground was ploughed in depth, originating a surface characterised by 3 different features: ridge, furrow and </w:t>
      </w:r>
      <w:r w:rsidR="00697C16">
        <w:lastRenderedPageBreak/>
        <w:t>undisturbed soil;</w:t>
      </w:r>
      <w:r w:rsidR="00E47992">
        <w:t xml:space="preserve"> ridges</w:t>
      </w:r>
      <w:r w:rsidR="00415D6F">
        <w:t xml:space="preserve"> lay at 1.9 m from each other. Trees were planted at a distance of 1.9 m on the ridges, so that the total number of trees was of 2770 trees/ha </w: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 </w:instrTex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DATA </w:instrText>
      </w:r>
      <w:r w:rsidR="00415D6F">
        <w:fldChar w:fldCharType="end"/>
      </w:r>
      <w:r w:rsidR="00415D6F">
        <w:fldChar w:fldCharType="separate"/>
      </w:r>
      <w:r w:rsidR="00415D6F">
        <w:rPr>
          <w:noProof/>
        </w:rPr>
        <w:t>(Clement, Jarvis et al. 2012)</w:t>
      </w:r>
      <w:r w:rsidR="00415D6F">
        <w:fldChar w:fldCharType="end"/>
      </w:r>
      <w:r w:rsidR="00415D6F">
        <w:t xml:space="preserve">. </w:t>
      </w:r>
    </w:p>
    <w:p w:rsidR="00415D6F" w:rsidRDefault="00EB5A42" w:rsidP="00EB5A42">
      <w:r>
        <w:t xml:space="preserve">The about </w:t>
      </w:r>
      <w:r w:rsidR="00193333">
        <w:t>4</w:t>
      </w:r>
      <w:r>
        <w:t>,000 ha were planted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Carrier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9" w:tooltip="João Manuel Antonio do Amaral Franco (page does not exist)" w:history="1">
        <w:r w:rsidRPr="00EF3F70">
          <w:t>Franco</w:t>
        </w:r>
      </w:hyperlink>
      <w:r>
        <w:t>), 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Collegamentoipertestuale"/>
          <w:i/>
          <w:iCs/>
          <w:color w:val="auto"/>
        </w:rPr>
        <w:t>Larix</w:t>
      </w:r>
      <w:proofErr w:type="spellEnd"/>
      <w:r w:rsidRPr="007C6DF9">
        <w:rPr>
          <w:rStyle w:val="Collegamentoipertestuale"/>
          <w:i/>
          <w:iCs/>
          <w:color w:val="auto"/>
        </w:rPr>
        <w:t xml:space="preserve"> </w:t>
      </w:r>
      <w:proofErr w:type="spellStart"/>
      <w:r w:rsidRPr="007C6DF9">
        <w:rPr>
          <w:rStyle w:val="Collegamentoipertestuale"/>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r w:rsidRPr="00EF3F70">
        <w:rPr>
          <w:i/>
        </w:rPr>
        <w:t xml:space="preserve">Pinus </w:t>
      </w:r>
      <w:proofErr w:type="spellStart"/>
      <w:r w:rsidRPr="00EF3F70">
        <w:rPr>
          <w:i/>
        </w:rPr>
        <w:t>sylvestris</w:t>
      </w:r>
      <w:proofErr w:type="spellEnd"/>
      <w:r>
        <w:t xml:space="preserve"> L.) and downy birch (</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p>
    <w:p w:rsidR="00467DB6" w:rsidRPr="00467DB6" w:rsidRDefault="00467DB6" w:rsidP="00EB5A42">
      <w:r w:rsidRPr="00467DB6">
        <w:t xml:space="preserve">Thinning was carried out in 2003/4 on the east side of the forest and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 xml:space="preserve">s were removed, bringing the present density to </w:t>
      </w:r>
      <w:r w:rsidR="00415D6F">
        <w:t>about 1750</w:t>
      </w:r>
      <w:r w:rsidR="00DB76C3">
        <w:t xml:space="preserve"> trees per hectare.</w:t>
      </w:r>
    </w:p>
    <w:p w:rsidR="00EC1CFC" w:rsidRDefault="00EC1CFC" w:rsidP="00AF4434">
      <w:r>
        <w:t>Rationale of forest plantation: Jarvis jpg from carbon experiment.</w:t>
      </w:r>
    </w:p>
    <w:p w:rsidR="0091302D" w:rsidRDefault="0091302D" w:rsidP="0091302D">
      <w:r>
        <w:t>Soil description. Richard Nair plots.</w:t>
      </w:r>
    </w:p>
    <w:p w:rsidR="00976429" w:rsidRDefault="00B14AA4" w:rsidP="00976429">
      <w:pPr>
        <w:pStyle w:val="Titolo2"/>
      </w:pPr>
      <w:r>
        <w:t>Experimental design</w:t>
      </w:r>
    </w:p>
    <w:p w:rsidR="0091302D" w:rsidRDefault="0091302D" w:rsidP="0091302D">
      <w:r>
        <w:t>Separate description for each experiment here or to be restructured on an “experiment” base?</w:t>
      </w:r>
      <w:r w:rsidR="001C3DFD">
        <w:t xml:space="preserve"> </w:t>
      </w:r>
    </w:p>
    <w:p w:rsidR="001D6D4D" w:rsidRDefault="001D6D4D" w:rsidP="001D6D4D">
      <w:pPr>
        <w:pStyle w:val="Titolo3"/>
      </w:pPr>
      <w:r>
        <w:t>The plots</w:t>
      </w:r>
    </w:p>
    <w:p w:rsidR="008B61DD" w:rsidRDefault="008B61DD" w:rsidP="001D6D4D">
      <w:r>
        <w:t xml:space="preserve">The </w:t>
      </w:r>
      <w:proofErr w:type="spellStart"/>
      <w:r>
        <w:t>originary</w:t>
      </w:r>
      <w:proofErr w:type="spellEnd"/>
      <w:r>
        <w:t xml:space="preserve"> project aimed to compare two plots with similar features, </w:t>
      </w:r>
      <w:r w:rsidR="0077775C">
        <w:t xml:space="preserve">one of them set </w:t>
      </w:r>
      <w:r>
        <w:t>a</w:t>
      </w:r>
      <w:r w:rsidR="0077775C">
        <w:t>s</w:t>
      </w:r>
      <w:r>
        <w:t xml:space="preserve"> control plot (C) and a treatment plot </w:t>
      </w:r>
      <w:r w:rsidR="0077775C">
        <w:t xml:space="preserve">(T) </w:t>
      </w:r>
      <w:r>
        <w:t>where a solution containing 15N-labelled NH</w:t>
      </w:r>
      <w:r w:rsidRPr="008B61DD">
        <w:rPr>
          <w:vertAlign w:val="subscript"/>
        </w:rPr>
        <w:t>4</w:t>
      </w:r>
      <w:r>
        <w:t>NO</w:t>
      </w:r>
      <w:r w:rsidRPr="008B61DD">
        <w:rPr>
          <w:vertAlign w:val="subscript"/>
        </w:rPr>
        <w:t>3</w:t>
      </w:r>
      <w:r>
        <w:t xml:space="preserve"> had to be sprayed over the canopy, similarly to Gaige et al (2017) experiment. </w:t>
      </w:r>
      <w:r w:rsidR="0077775C">
        <w:t xml:space="preserve">Due to some </w:t>
      </w:r>
      <w:r w:rsidR="00415D6F">
        <w:t>constraints</w:t>
      </w:r>
      <w:r w:rsidR="0077775C">
        <w:t xml:space="preserve">, the idea of the treatment was abandoned and the two plots have become a replica. </w:t>
      </w:r>
      <w:r>
        <w:t xml:space="preserve">Within the Griffin forest, two plots have been set, </w:t>
      </w:r>
      <w:r w:rsidR="00FB27A3">
        <w:t xml:space="preserve">at a similar altitude and </w:t>
      </w:r>
      <w:r w:rsidR="0077775C">
        <w:t>orientation</w:t>
      </w:r>
      <w:r w:rsidR="00FB27A3">
        <w:t>.</w:t>
      </w:r>
    </w:p>
    <w:p w:rsidR="001D6D4D" w:rsidRDefault="001D6D4D" w:rsidP="001D6D4D">
      <w:pPr>
        <w:rPr>
          <w:bCs/>
        </w:rPr>
      </w:pPr>
      <w:r>
        <w:t>T pl</w:t>
      </w:r>
      <w:r w:rsidRPr="00EF3F70">
        <w:t>ot: 56</w:t>
      </w:r>
      <w:r w:rsidRPr="00EF3F70">
        <w:rPr>
          <w:bCs/>
        </w:rPr>
        <w:t>°36’</w:t>
      </w:r>
      <w:r>
        <w:rPr>
          <w:bCs/>
        </w:rPr>
        <w:t>22</w:t>
      </w:r>
      <w:r w:rsidRPr="00EF3F70">
        <w:rPr>
          <w:bCs/>
        </w:rPr>
        <w:t xml:space="preserve">’’ N, </w:t>
      </w:r>
      <w:r>
        <w:rPr>
          <w:bCs/>
        </w:rPr>
        <w:t>3</w:t>
      </w:r>
      <w:r>
        <w:rPr>
          <w:b/>
          <w:bCs/>
        </w:rPr>
        <w:t>°</w:t>
      </w:r>
      <w:r w:rsidRPr="00EF3F70">
        <w:rPr>
          <w:bCs/>
        </w:rPr>
        <w:t>47</w:t>
      </w:r>
      <w:r>
        <w:rPr>
          <w:bCs/>
        </w:rPr>
        <w:t>’41’’ W</w:t>
      </w:r>
    </w:p>
    <w:p w:rsidR="001D6D4D" w:rsidRPr="00EF3F70" w:rsidRDefault="001D6D4D" w:rsidP="001D6D4D">
      <w:r>
        <w:rPr>
          <w:bCs/>
        </w:rPr>
        <w:t xml:space="preserve">C plot: </w:t>
      </w:r>
      <w:r w:rsidRPr="00EF3F70">
        <w:t>56</w:t>
      </w:r>
      <w:r w:rsidRPr="00EF3F70">
        <w:rPr>
          <w:bCs/>
        </w:rPr>
        <w:t>°36’</w:t>
      </w:r>
      <w:r>
        <w:rPr>
          <w:bCs/>
        </w:rPr>
        <w:t>38</w:t>
      </w:r>
      <w:r w:rsidRPr="00EF3F70">
        <w:rPr>
          <w:bCs/>
        </w:rPr>
        <w:t xml:space="preserve">’’ N, </w:t>
      </w:r>
      <w:r>
        <w:rPr>
          <w:bCs/>
        </w:rPr>
        <w:t>3</w:t>
      </w:r>
      <w:r>
        <w:rPr>
          <w:b/>
          <w:bCs/>
        </w:rPr>
        <w:t>°</w:t>
      </w:r>
      <w:r w:rsidRPr="00EF3F70">
        <w:rPr>
          <w:bCs/>
        </w:rPr>
        <w:t>47</w:t>
      </w:r>
      <w:r>
        <w:rPr>
          <w:bCs/>
        </w:rPr>
        <w:t>’40’’ W</w:t>
      </w:r>
    </w:p>
    <w:p w:rsidR="001D6D4D" w:rsidRPr="001D6D4D" w:rsidRDefault="008B61DD" w:rsidP="001D6D4D">
      <w:r>
        <w:t>In each of the plot 3 s</w:t>
      </w:r>
      <w:r w:rsidR="001D6D4D">
        <w:t xml:space="preserve">ubplots </w:t>
      </w:r>
      <w:r>
        <w:t xml:space="preserve">were identified, each of these </w:t>
      </w:r>
      <w:r w:rsidR="00B14AA4">
        <w:t xml:space="preserve">covering similar </w:t>
      </w:r>
      <w:r>
        <w:t>feature</w:t>
      </w:r>
      <w:r w:rsidR="00B14AA4">
        <w:t>s</w:t>
      </w:r>
      <w:r>
        <w:t xml:space="preserve"> of fore</w:t>
      </w:r>
      <w:r w:rsidR="00B14AA4">
        <w:t xml:space="preserve">st cover. A storm in </w:t>
      </w:r>
      <w:r w:rsidR="00EA5EE5">
        <w:t>2014?</w:t>
      </w:r>
      <w:r w:rsidR="00B14AA4">
        <w:t xml:space="preserve"> caused a </w:t>
      </w:r>
      <w:r w:rsidR="00EA5EE5">
        <w:t>notable</w:t>
      </w:r>
      <w:r w:rsidR="00B14AA4">
        <w:t xml:space="preserve"> damage at the C site. As a result,</w:t>
      </w:r>
      <w:r w:rsidR="00EA5EE5">
        <w:t xml:space="preserve"> even if the installed collectors did not suffer damages,</w:t>
      </w:r>
      <w:r w:rsidR="00B37E62">
        <w:t xml:space="preserve"> the C plot </w:t>
      </w:r>
      <w:r w:rsidR="00EA5EE5">
        <w:t xml:space="preserve">forest cover is locally less dense and </w:t>
      </w:r>
      <w:r w:rsidR="00B37E62">
        <w:t>could show different soil and air temperature than the T plot, especially</w:t>
      </w:r>
      <w:r w:rsidR="00B14AA4">
        <w:t xml:space="preserve"> in the subplot</w:t>
      </w:r>
      <w:r w:rsidR="00B37E62">
        <w:t>s</w:t>
      </w:r>
      <w:r w:rsidR="00B14AA4">
        <w:t xml:space="preserve"> C10 and </w:t>
      </w:r>
      <w:r w:rsidR="00B37E62">
        <w:t>C11.</w:t>
      </w:r>
    </w:p>
    <w:p w:rsidR="00AF4434" w:rsidRDefault="0091302D" w:rsidP="0091302D">
      <w:pPr>
        <w:pStyle w:val="Titolo3"/>
      </w:pPr>
      <w:r>
        <w:t xml:space="preserve">Water and litter </w:t>
      </w:r>
      <w:r w:rsidRPr="00C07817">
        <w:t>samples</w:t>
      </w:r>
      <w:r>
        <w:t xml:space="preserve"> collection</w:t>
      </w:r>
    </w:p>
    <w:p w:rsidR="00026A75" w:rsidRDefault="0091302D" w:rsidP="0091302D">
      <w:r>
        <w:t>The core o</w:t>
      </w:r>
      <w:r w:rsidR="00F8654B">
        <w:t>f the experiment aimed</w:t>
      </w:r>
      <w:r w:rsidR="00B14AA4">
        <w:t>(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proofErr w:type="spellStart"/>
      <w:r w:rsidR="00B14AA4">
        <w:t>throughfall</w:t>
      </w:r>
      <w:proofErr w:type="spellEnd"/>
      <w:r w:rsidR="00B14AA4">
        <w:t>/</w:t>
      </w:r>
      <w:r w:rsidR="00026A75">
        <w:t xml:space="preserve">litter and </w:t>
      </w:r>
      <w:r w:rsidR="0077775C">
        <w:t xml:space="preserve">22 </w:t>
      </w:r>
      <w:r w:rsidR="00026A75">
        <w:t xml:space="preserve">stemflow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91302D">
      <w:r w:rsidRPr="00427FB4">
        <w:rPr>
          <w:color w:val="1F4E79" w:themeColor="accent1" w:themeShade="80"/>
        </w:rPr>
        <w:t>Rainfall gauges</w:t>
      </w:r>
      <w:r>
        <w:t xml:space="preserve">. </w:t>
      </w:r>
      <w:r w:rsidR="00F8654B">
        <w:t>Two ra</w:t>
      </w:r>
      <w:r>
        <w:t>infall gauge</w:t>
      </w:r>
      <w:r w:rsidR="00F8654B">
        <w:t xml:space="preserve"> </w:t>
      </w:r>
      <w:r>
        <w:t>was</w:t>
      </w:r>
      <w:r w:rsidR="00F8654B">
        <w:t xml:space="preserve"> installed over the “T” plot (</w:t>
      </w:r>
      <w:r w:rsidR="001C3DFD" w:rsidRPr="001C3DFD">
        <w:t>56°35'59.8"N 3°47'21.5"W</w:t>
      </w:r>
      <w:r w:rsidR="001C3DFD">
        <w:t xml:space="preserve">, elevation: 440m) and </w:t>
      </w:r>
      <w:r>
        <w:t>a second one below</w:t>
      </w:r>
      <w:r w:rsidR="001C3DFD">
        <w:t xml:space="preserve"> the “C” plot (</w:t>
      </w:r>
      <w:r w:rsidR="001C3DFD" w:rsidRPr="001C3DFD">
        <w:t>56°37'11.0"N 3°48'21.6"W</w:t>
      </w:r>
      <w:r w:rsidR="00A46AC8">
        <w:t>,</w:t>
      </w:r>
      <w:r w:rsidR="001C3DFD">
        <w:t xml:space="preserve"> elevation: 286 m) </w:t>
      </w:r>
      <w:r w:rsidR="00A46AC8">
        <w:t>in two open areas</w:t>
      </w:r>
      <w:r w:rsidR="00B37E62">
        <w:t>, sufficiently</w:t>
      </w:r>
      <w:r w:rsidR="00A46AC8">
        <w:t xml:space="preserve"> </w:t>
      </w:r>
      <w:r>
        <w:t>far from the plantation</w:t>
      </w:r>
      <w:r w:rsidR="00B37E62">
        <w:t xml:space="preserve"> so </w:t>
      </w:r>
      <w:r w:rsidR="00A46AC8">
        <w:t>to minimise any turbulence due to the presence of high obstacles.</w:t>
      </w:r>
      <w:r w:rsidR="00923027">
        <w:t xml:space="preserve"> In the upper </w:t>
      </w:r>
      <w:r w:rsidR="00B37E62">
        <w:t xml:space="preserve">rain gauge station the “harp-wire” collector was installed at short distance from the rainfall gauge. </w:t>
      </w:r>
      <w:r w:rsidR="00153DA4">
        <w:t xml:space="preserve">In each of the bottles 2.5 ml (5 ml in the bigger bottle for the cloud water collection) of concentrated ortho-phosphoric acid was added as biocide agent. No biocide agent was used in the </w:t>
      </w:r>
      <w:proofErr w:type="spellStart"/>
      <w:r w:rsidR="00153DA4">
        <w:t>throughfall</w:t>
      </w:r>
      <w:proofErr w:type="spellEnd"/>
      <w:r w:rsidR="00153DA4">
        <w:t xml:space="preserve"> and stemflow collectors, due to the high volumes of sample collected and the need to discharge in situ most of the sample. </w:t>
      </w:r>
    </w:p>
    <w:p w:rsidR="00EA5EE5" w:rsidRDefault="00427FB4" w:rsidP="00EA5EE5">
      <w:r w:rsidRPr="00427FB4">
        <w:rPr>
          <w:color w:val="1F4E79" w:themeColor="accent1" w:themeShade="80"/>
        </w:rPr>
        <w:t>Throughfall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Throughfall is collected through two inclined gutters of a fixed length (4.02 </w:t>
      </w:r>
      <w:r>
        <w:lastRenderedPageBreak/>
        <w:t xml:space="preserve">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w:t>
      </w:r>
      <w:r w:rsidR="00857C3B">
        <w:t>colander</w:t>
      </w:r>
      <w:r>
        <w:t xml:space="preserve"> (r=12,25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and square barrels). This volume is then turned into mean </w:t>
      </w:r>
      <w:proofErr w:type="spellStart"/>
      <w:r w:rsidR="00B37E62">
        <w:t>throughfall</w:t>
      </w:r>
      <w:proofErr w:type="spellEnd"/>
      <w:r w:rsidR="00B37E62">
        <w:t xml:space="preserve"> deposition by dividing each water volume by the total surface projection of the gutters and the </w:t>
      </w:r>
      <w:r w:rsidR="00857C3B">
        <w:t>colander</w:t>
      </w:r>
      <w:r w:rsidR="00E361C9">
        <w:t>, as follows:</w:t>
      </w:r>
    </w:p>
    <w:p w:rsidR="00EA5EE5" w:rsidRPr="001F6AD7" w:rsidRDefault="00C36142" w:rsidP="00EA5EE5">
      <m:oMathPara>
        <m:oMath>
          <m:sSub>
            <m:sSubPr>
              <m:ctrlPr>
                <w:rPr>
                  <w:rFonts w:ascii="Cambria Math" w:hAnsi="Cambria Math"/>
                  <w:i/>
                </w:rPr>
              </m:ctrlPr>
            </m:sSubPr>
            <m:e>
              <m:r>
                <w:rPr>
                  <w:rFonts w:ascii="Cambria Math" w:hAnsi="Cambria Math"/>
                </w:rPr>
                <m:t>TF</m:t>
              </m:r>
            </m:e>
            <m:sub>
              <m:r>
                <w:rPr>
                  <w:rFonts w:ascii="Cambria Math" w:hAnsi="Cambria Math"/>
                </w:rPr>
                <m:t>mean</m:t>
              </m:r>
            </m:sub>
          </m:sSub>
          <m:r>
            <w:rPr>
              <w:rFonts w:ascii="Cambria Math" w:hAnsi="Cambria Math"/>
            </w:rPr>
            <m:t>/ha=</m:t>
          </m:r>
          <m:d>
            <m:dPr>
              <m:ctrlPr>
                <w:rPr>
                  <w:rFonts w:ascii="Cambria Math" w:hAnsi="Cambria Math"/>
                  <w:i/>
                </w:rPr>
              </m:ctrlPr>
            </m:dPr>
            <m:e>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x</m:t>
                              </m:r>
                            </m:e>
                            <m:sub>
                              <m:r>
                                <w:rPr>
                                  <w:rFonts w:ascii="Cambria Math" w:hAnsi="Cambria Math"/>
                                </w:rPr>
                                <m:t>i</m:t>
                              </m:r>
                            </m:sub>
                          </m:sSub>
                        </m:den>
                      </m:f>
                    </m:e>
                  </m:nary>
                </m:num>
                <m:den>
                  <m:r>
                    <w:rPr>
                      <w:rFonts w:ascii="Cambria Math" w:hAnsi="Cambria Math"/>
                    </w:rPr>
                    <m:t>n</m:t>
                  </m:r>
                </m:den>
              </m:f>
            </m:e>
          </m:d>
          <m:r>
            <w:rPr>
              <w:rFonts w:ascii="Cambria Math" w:hAnsi="Cambria Math"/>
            </w:rPr>
            <m:t>×10000</m:t>
          </m:r>
        </m:oMath>
      </m:oMathPara>
    </w:p>
    <w:p w:rsidR="00EA5EE5" w:rsidRDefault="00EA5EE5" w:rsidP="00EA5EE5">
      <w:r>
        <w:t xml:space="preserve">Where </w:t>
      </w:r>
    </w:p>
    <w:p w:rsidR="00EA5EE5" w:rsidRDefault="00EA5EE5" w:rsidP="00EA5EE5">
      <w:r>
        <w:rPr>
          <w:i/>
        </w:rPr>
        <w:t>n</w:t>
      </w:r>
      <w:r>
        <w:t xml:space="preserve"> = number of TF collectors</w:t>
      </w:r>
    </w:p>
    <w:p w:rsidR="00EA5EE5" w:rsidRDefault="00EA5EE5" w:rsidP="00EA5EE5">
      <w:r w:rsidRPr="00D33D1B">
        <w:rPr>
          <w:i/>
        </w:rPr>
        <w:t>V</w:t>
      </w:r>
      <w:r w:rsidRPr="00D33D1B">
        <w:rPr>
          <w:i/>
          <w:vertAlign w:val="subscript"/>
        </w:rPr>
        <w:t>i</w:t>
      </w:r>
      <w:r>
        <w:t xml:space="preserve"> = volume of the </w:t>
      </w:r>
      <w:proofErr w:type="spellStart"/>
      <w:r>
        <w:t>throughfall</w:t>
      </w:r>
      <w:proofErr w:type="spellEnd"/>
      <w:r>
        <w:t xml:space="preserve"> as calculated in the </w:t>
      </w:r>
      <w:proofErr w:type="spellStart"/>
      <w:r w:rsidRPr="00D33D1B">
        <w:rPr>
          <w:i/>
        </w:rPr>
        <w:t>i</w:t>
      </w:r>
      <w:proofErr w:type="spellEnd"/>
      <w:r>
        <w:t xml:space="preserve"> barrel calculated through the calibration formula </w:t>
      </w:r>
      <w:r w:rsidR="00857C3B">
        <w:t>specific of each barrel type</w:t>
      </w:r>
      <w:r>
        <w:t>;</w:t>
      </w:r>
    </w:p>
    <w:p w:rsidR="00EA5EE5" w:rsidRDefault="00C36142" w:rsidP="00EA5EE5">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w*l*</m:t>
        </m:r>
        <m:func>
          <m:funcPr>
            <m:ctrlPr>
              <w:rPr>
                <w:rFonts w:ascii="Cambria Math" w:hAnsi="Cambria Math"/>
                <w:i/>
              </w:rPr>
            </m:ctrlPr>
          </m:funcPr>
          <m:fName>
            <m:r>
              <m:rPr>
                <m:sty m:val="p"/>
              </m:rPr>
              <w:rPr>
                <w:rFonts w:ascii="Cambria Math" w:hAnsi="Cambria Math"/>
              </w:rPr>
              <m:t>cos</m:t>
            </m:r>
          </m:fName>
          <m:e>
            <m:r>
              <w:rPr>
                <w:rFonts w:ascii="Cambria Math" w:hAnsi="Cambria Math"/>
              </w:rPr>
              <m:t>α*2+π</m:t>
            </m:r>
            <m:sSup>
              <m:sSupPr>
                <m:ctrlPr>
                  <w:rPr>
                    <w:rFonts w:ascii="Cambria Math" w:hAnsi="Cambria Math"/>
                    <w:i/>
                  </w:rPr>
                </m:ctrlPr>
              </m:sSupPr>
              <m:e>
                <m:r>
                  <w:rPr>
                    <w:rFonts w:ascii="Cambria Math" w:hAnsi="Cambria Math"/>
                  </w:rPr>
                  <m:t>r</m:t>
                </m:r>
              </m:e>
              <m:sup>
                <m:r>
                  <w:rPr>
                    <w:rFonts w:ascii="Cambria Math" w:hAnsi="Cambria Math"/>
                  </w:rPr>
                  <m:t>2</m:t>
                </m:r>
              </m:sup>
            </m:sSup>
          </m:e>
        </m:func>
      </m:oMath>
      <w:r w:rsidR="00EA5EE5">
        <w:t xml:space="preserve">, </w:t>
      </w:r>
    </w:p>
    <w:p w:rsidR="00EA5EE5" w:rsidRDefault="00EA5EE5" w:rsidP="00EA5EE5">
      <w:r w:rsidRPr="004D13E0">
        <w:rPr>
          <w:i/>
        </w:rPr>
        <w:t>w</w:t>
      </w:r>
      <w:r>
        <w:rPr>
          <w:i/>
        </w:rPr>
        <w:t xml:space="preserve"> </w:t>
      </w:r>
      <w:r>
        <w:t xml:space="preserve">= </w:t>
      </w:r>
      <w:proofErr w:type="spellStart"/>
      <w:r>
        <w:t>throughfall</w:t>
      </w:r>
      <w:proofErr w:type="spellEnd"/>
      <w:r>
        <w:t xml:space="preserve"> gutter width</w:t>
      </w:r>
    </w:p>
    <w:p w:rsidR="00857C3B" w:rsidRDefault="00EA5EE5" w:rsidP="00EA5EE5">
      <w:r w:rsidRPr="004D13E0">
        <w:rPr>
          <w:i/>
        </w:rPr>
        <w:t>l</w:t>
      </w:r>
      <w:r>
        <w:t xml:space="preserve"> = </w:t>
      </w:r>
      <w:proofErr w:type="spellStart"/>
      <w:r>
        <w:t>throughfall</w:t>
      </w:r>
      <w:proofErr w:type="spellEnd"/>
      <w:r>
        <w:t xml:space="preserve"> gutter length </w:t>
      </w:r>
    </w:p>
    <w:p w:rsidR="00EA5EE5" w:rsidRDefault="00EA5EE5" w:rsidP="00EA5EE5">
      <w:r w:rsidRPr="00D33D1B">
        <w:rPr>
          <w:i/>
        </w:rPr>
        <w:t>α</w:t>
      </w:r>
      <w:r>
        <w:t xml:space="preserve"> = gutter angle</w:t>
      </w:r>
    </w:p>
    <w:p w:rsidR="00EA5EE5" w:rsidRDefault="00EA5EE5" w:rsidP="00EA5EE5">
      <w:r w:rsidRPr="004D13E0">
        <w:rPr>
          <w:i/>
        </w:rPr>
        <w:t>r</w:t>
      </w:r>
      <w:r>
        <w:rPr>
          <w:i/>
        </w:rPr>
        <w:t xml:space="preserve"> </w:t>
      </w:r>
      <w:r>
        <w:t>= filtrating bowl radius</w:t>
      </w:r>
    </w:p>
    <w:p w:rsidR="001B0A09" w:rsidRPr="00846760" w:rsidRDefault="001B0A09" w:rsidP="00EA5EE5">
      <w:r w:rsidRPr="001B0A09">
        <w:rPr>
          <w:color w:val="1F4E79" w:themeColor="accent1" w:themeShade="80"/>
        </w:rPr>
        <w:t>Litter collection</w:t>
      </w:r>
      <w:r w:rsidR="00846760">
        <w:rPr>
          <w:color w:val="1F4E79" w:themeColor="accent1" w:themeShade="80"/>
        </w:rPr>
        <w:t xml:space="preserve">. </w:t>
      </w:r>
      <w:r w:rsidR="00846760">
        <w:t>Litter was collected from the gutters and colander of the 18 TF samplers. Each indiv</w:t>
      </w:r>
      <w:r w:rsidR="00527995">
        <w:t>idual sample was oven dried at 8</w:t>
      </w:r>
      <w:r w:rsidR="00846760">
        <w:t>0 °C until no changes in weight were observed. Each sample was weighed and stored in sealed bags.</w:t>
      </w:r>
    </w:p>
    <w:p w:rsidR="00E800C8" w:rsidRDefault="00EB27EC" w:rsidP="0091302D">
      <w:r>
        <w:rPr>
          <w:color w:val="1F4E79" w:themeColor="accent1" w:themeShade="80"/>
        </w:rPr>
        <w:t>Stemflow</w:t>
      </w:r>
      <w:r w:rsidRPr="00427FB4">
        <w:rPr>
          <w:color w:val="1F4E79" w:themeColor="accent1" w:themeShade="80"/>
        </w:rPr>
        <w:t xml:space="preserve"> </w:t>
      </w:r>
      <w:r w:rsidR="00E361C9">
        <w:rPr>
          <w:color w:val="1F4E79" w:themeColor="accent1" w:themeShade="80"/>
        </w:rPr>
        <w:t>samples</w:t>
      </w:r>
      <w:r>
        <w:rPr>
          <w:color w:val="1F4E79" w:themeColor="accent1" w:themeShade="80"/>
        </w:rPr>
        <w:t xml:space="preserve">. </w:t>
      </w:r>
      <w:r w:rsidR="00153DA4">
        <w:t xml:space="preserve">Kate doc. </w:t>
      </w:r>
      <w:r w:rsidR="0024096E">
        <w:t>The rationale of the sample distribution follows</w:t>
      </w:r>
      <w:r w:rsidR="00054781">
        <w:t xml:space="preserve"> the assumption that there is a linear relationship between (DBH)</w:t>
      </w:r>
      <w:r w:rsidR="00054781" w:rsidRPr="00054781">
        <w:rPr>
          <w:vertAlign w:val="superscript"/>
        </w:rPr>
        <w:t>2</w:t>
      </w:r>
      <w:r w:rsidR="00054781">
        <w:t xml:space="preserve"> and stemflow volume as found by </w:t>
      </w:r>
      <w:r w:rsidR="00054781">
        <w:fldChar w:fldCharType="begin">
          <w:fldData xml:space="preserve">PEVuZE5vdGU+PENpdGUgQXV0aG9yWWVhcj0iMSI+PEF1dGhvcj5IZWFsPC9BdXRob3I+PFllYXI+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</w:fldData>
        </w:fldChar>
      </w:r>
      <w:r w:rsidR="00054781">
        <w:instrText xml:space="preserve"> ADDIN EN.CITE </w:instrText>
      </w:r>
      <w:r w:rsidR="00054781">
        <w:fldChar w:fldCharType="begin">
          <w:fldData xml:space="preserve">PEVuZE5vdGU+PENpdGUgQXV0aG9yWWVhcj0iMSI+PEF1dGhvcj5IZWFsPC9BdXRob3I+PFllYXI+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</w:fldData>
        </w:fldChar>
      </w:r>
      <w:r w:rsidR="00054781">
        <w:instrText xml:space="preserve"> ADDIN EN.CITE.DATA </w:instrText>
      </w:r>
      <w:r w:rsidR="00054781">
        <w:fldChar w:fldCharType="end"/>
      </w:r>
      <w:r w:rsidR="00054781">
        <w:fldChar w:fldCharType="separate"/>
      </w:r>
      <w:r w:rsidR="00054781">
        <w:rPr>
          <w:noProof/>
        </w:rPr>
        <w:t>Heal, Stidson et al. (2004)</w:t>
      </w:r>
      <w:r w:rsidR="00054781">
        <w:fldChar w:fldCharType="end"/>
      </w:r>
      <w:r w:rsidR="0024096E">
        <w:t xml:space="preserve"> the information gathered through a DBH survey conducted in 2011 in both plots - updated in winter 2016</w:t>
      </w:r>
      <w:r w:rsidR="00054781">
        <w:t>.</w:t>
      </w:r>
      <w:r w:rsidR="0024096E">
        <w:t xml:space="preserve"> The surveyed trees have been divided in 8 classes</w:t>
      </w:r>
      <w:r w:rsidR="00E800C8">
        <w:t xml:space="preserve">; 17stemflow samplers were deployed in </w:t>
      </w:r>
      <w:proofErr w:type="spellStart"/>
      <w:r w:rsidR="00E800C8">
        <w:t>unthinned</w:t>
      </w:r>
      <w:proofErr w:type="spellEnd"/>
      <w:r w:rsidR="00E800C8">
        <w:t xml:space="preserve"> rows, representative of each of the 8 classes. 5 more samplers were deployed with the aim of assessing the effect of thinning: 3 were attached to the north edge of a thinned row, whilst other 2 were deployed in an </w:t>
      </w:r>
      <w:proofErr w:type="spellStart"/>
      <w:r w:rsidR="00E800C8">
        <w:t>unthinned</w:t>
      </w:r>
      <w:proofErr w:type="spellEnd"/>
      <w:r w:rsidR="00E800C8">
        <w:t xml:space="preserve"> row nearby.</w:t>
      </w:r>
    </w:p>
    <w:p w:rsidR="00EB27EC" w:rsidRPr="00153DA4" w:rsidRDefault="00B8600B" w:rsidP="0091302D">
      <w:r>
        <w:t>The 22 trees selecte</w:t>
      </w:r>
      <w:r w:rsidR="00F23E43">
        <w:t>d represent this variability. 17</w:t>
      </w:r>
      <w:r>
        <w:t xml:space="preserve"> of them follow the distribution </w:t>
      </w:r>
      <w:r w:rsidR="00F23E43">
        <w:t xml:space="preserve">of the </w:t>
      </w:r>
      <w:proofErr w:type="spellStart"/>
      <w:r w:rsidR="00F23E43">
        <w:t>throughfall</w:t>
      </w:r>
      <w:proofErr w:type="spellEnd"/>
      <w:r w:rsidR="00F23E43">
        <w:t xml:space="preserve"> collectors. 5</w:t>
      </w:r>
      <w:r>
        <w:t xml:space="preserve"> extra collectors were deployed to better represent trees facing the thinning lines. </w:t>
      </w:r>
      <w:r w:rsidR="00F23E43">
        <w:t xml:space="preserve">The calculation of the volume collected is similar to what is done for the </w:t>
      </w:r>
      <w:proofErr w:type="spellStart"/>
      <w:r w:rsidR="00F23E43">
        <w:t>throughfall</w:t>
      </w:r>
      <w:proofErr w:type="spellEnd"/>
      <w:r w:rsidR="00F23E43">
        <w:t xml:space="preserve">. The depth of the water in the barrel is transformed in a volume, then the mean volume of the samplers of each of the 8 classes is calculated, and the mean value of the 8 classes is scaled to the hectare by multiplying it for the </w:t>
      </w:r>
      <w:r w:rsidR="000D0281">
        <w:t xml:space="preserve">average </w:t>
      </w:r>
      <w:r w:rsidR="00F23E43">
        <w:t>number of the trees</w:t>
      </w:r>
      <w:r w:rsidR="000D0281">
        <w:t xml:space="preserve"> per hectare after the thinning</w:t>
      </w:r>
      <w:r w:rsidR="00F23E43">
        <w:t xml:space="preserve"> (1750/ha).</w:t>
      </w:r>
    </w:p>
    <w:p w:rsidR="002511A7" w:rsidRPr="00427FB4" w:rsidRDefault="002511A7" w:rsidP="0091302D">
      <w:r w:rsidRPr="002511A7">
        <w:rPr>
          <w:color w:val="1F4E79" w:themeColor="accent1" w:themeShade="80"/>
        </w:rPr>
        <w:t xml:space="preserve">Streamflow </w:t>
      </w:r>
      <w:r w:rsidR="00E361C9">
        <w:rPr>
          <w:color w:val="1F4E79" w:themeColor="accent1" w:themeShade="80"/>
        </w:rPr>
        <w:t>samples</w:t>
      </w:r>
      <w:r w:rsidRPr="002511A7">
        <w:rPr>
          <w:color w:val="1F4E79" w:themeColor="accent1" w:themeShade="80"/>
        </w:rPr>
        <w:t>.</w:t>
      </w:r>
      <w:r>
        <w:t xml:space="preserve"> </w:t>
      </w:r>
      <w:r w:rsidR="00AA0B14">
        <w:t>4 triangular-notch thin-</w:t>
      </w:r>
      <w:r>
        <w:t>plate weir</w:t>
      </w:r>
      <w:r w:rsidR="00AA0B14">
        <w:t xml:space="preserve">s </w:t>
      </w:r>
      <w:r w:rsidR="00AA0B14">
        <w:fldChar w:fldCharType="begin"/>
      </w:r>
      <w:r w:rsidR="00AA0B14">
        <w:instrText xml:space="preserve"> ADDIN EN.CITE &lt;EndNote&gt;&lt;Cite&gt;&lt;Author&gt;British Standard&lt;/Author&gt;&lt;Year&gt;1981&lt;/Year&gt;&lt;RecNum&gt;67&lt;/RecNum&gt;&lt;DisplayText&gt;(British Standard 1981)&lt;/DisplayText&gt;&lt;record&gt;&lt;rec-number&gt;67&lt;/rec-number&gt;&lt;foreign-keys&gt;&lt;key app="EN" db-id="arwpz50tppf20qes0adx5aztet0w9xtartsd" timestamp="1507824784"&gt;67&lt;/key&gt;&lt;/foreign-keys&gt;&lt;ref-type name="Standard"&gt;58&lt;/ref-type&gt;&lt;contributors&gt;&lt;authors&gt;&lt;author&gt;British Standard,&lt;/author&gt;&lt;/authors&gt;&lt;/contributors&gt;&lt;titles&gt;&lt;title&gt;Methods of measurement of liquid flow in open channels. &lt;/title&gt;&lt;secondary-title&gt;Method using thin-plate weirs &lt;/secondary-title&gt;&lt;/titles&gt;&lt;pages&gt;39&lt;/pages&gt;&lt;dates&gt;&lt;year&gt;1981&lt;/year&gt;&lt;/dates&gt;&lt;isbn&gt;BS 3680-4A: 1981&lt;/isbn&gt;&lt;urls&gt;&lt;/urls&gt;&lt;/record&gt;&lt;/Cite&gt;&lt;/EndNote&gt;</w:instrText>
      </w:r>
      <w:r w:rsidR="00AA0B14">
        <w:fldChar w:fldCharType="separate"/>
      </w:r>
      <w:r w:rsidR="00AA0B14">
        <w:rPr>
          <w:noProof/>
        </w:rPr>
        <w:t>(British Standard 1981)</w:t>
      </w:r>
      <w:r w:rsidR="00AA0B14">
        <w:fldChar w:fldCharType="end"/>
      </w:r>
      <w:r>
        <w:t xml:space="preserve"> </w:t>
      </w:r>
      <w:r w:rsidR="00AA0B14">
        <w:t xml:space="preserve">were installed in Griffin, two in each plot. In the T plot one of them is up the plot and the second one collects the water outflow from the plot. This allows to calculate a net balance of the N leached by the plot. Although </w:t>
      </w:r>
      <w:r w:rsidR="008805CB">
        <w:t xml:space="preserve">each weir was equipped with a *** sensor and a *** </w:t>
      </w:r>
      <w:proofErr w:type="gramStart"/>
      <w:r w:rsidR="008805CB">
        <w:t>in order to</w:t>
      </w:r>
      <w:proofErr w:type="gramEnd"/>
      <w:r w:rsidR="008805CB">
        <w:t xml:space="preserve"> have a continuous</w:t>
      </w:r>
      <w:r w:rsidR="00AA0B14">
        <w:t xml:space="preserve"> measurement (check Rob maybe? Or Thesis), eventually the available data, instant discharge and N </w:t>
      </w:r>
      <w:r w:rsidR="00AA0B14">
        <w:lastRenderedPageBreak/>
        <w:t>concentration, come from the monthly collection. This shows obviously a limitation to properly build up a hydrological balance but allows at least to have an information of the N leaching from the plots in different times of the year.</w:t>
      </w:r>
    </w:p>
    <w:p w:rsidR="00E361C9" w:rsidRDefault="00E361C9" w:rsidP="0091302D">
      <w:pPr>
        <w:rPr>
          <w:color w:val="1F4E79" w:themeColor="accent1" w:themeShade="80"/>
        </w:rPr>
      </w:pPr>
      <w:r w:rsidRPr="00E361C9">
        <w:rPr>
          <w:color w:val="1F4E79" w:themeColor="accent1" w:themeShade="80"/>
        </w:rPr>
        <w:t>Water sample processing after collection</w:t>
      </w:r>
    </w:p>
    <w:p w:rsidR="00E361C9" w:rsidRPr="00E361C9" w:rsidRDefault="00E361C9" w:rsidP="0091302D">
      <w:r>
        <w:t xml:space="preserve">Samples were stored at 4 °C in the labs until the filtration, usually not more than 24 hours after the collection. </w:t>
      </w:r>
      <w:r w:rsidR="00C930D2">
        <w:t xml:space="preserve">Per each sample bottle (250 ml, 1 l for the </w:t>
      </w:r>
      <w:proofErr w:type="spellStart"/>
      <w:r w:rsidR="00C930D2">
        <w:t>streamwater</w:t>
      </w:r>
      <w:proofErr w:type="spellEnd"/>
      <w:r w:rsidR="00C930D2">
        <w:t xml:space="preserve">) for </w:t>
      </w:r>
      <w:r>
        <w:t xml:space="preserve">30 ml </w:t>
      </w:r>
      <w:r w:rsidR="00C930D2">
        <w:t>of each sample were</w:t>
      </w:r>
      <w:r>
        <w:t xml:space="preserve"> </w:t>
      </w:r>
      <w:r w:rsidR="009F29B6">
        <w:t>withdrawn</w:t>
      </w:r>
      <w:r>
        <w:t xml:space="preserve"> from each Nalgene bottle with a 60ml syringe </w:t>
      </w:r>
      <w:r w:rsidR="009F29B6">
        <w:t xml:space="preserve">after rinsing it </w:t>
      </w:r>
      <w:r>
        <w:t>3 times with</w:t>
      </w:r>
      <w:r w:rsidR="009A516F">
        <w:t xml:space="preserve"> </w:t>
      </w:r>
      <w:r w:rsidR="00E95C7E">
        <w:t>the same amount of sample. * Sam</w:t>
      </w:r>
      <w:r w:rsidR="009F29B6">
        <w:t xml:space="preserve">ple filtered through </w:t>
      </w:r>
      <w:proofErr w:type="spellStart"/>
      <w:r w:rsidR="009F29B6">
        <w:t>nome</w:t>
      </w:r>
      <w:proofErr w:type="spellEnd"/>
      <w:r w:rsidR="009F29B6">
        <w:t xml:space="preserve"> </w:t>
      </w:r>
      <w:proofErr w:type="spellStart"/>
      <w:r w:rsidR="009F29B6">
        <w:t>prodotto</w:t>
      </w:r>
      <w:proofErr w:type="spellEnd"/>
      <w:r w:rsidR="009F29B6">
        <w:t xml:space="preserve"> e </w:t>
      </w:r>
      <w:proofErr w:type="spellStart"/>
      <w:r w:rsidR="009F29B6">
        <w:t>messo</w:t>
      </w:r>
      <w:proofErr w:type="spellEnd"/>
      <w:r w:rsidR="009F29B6">
        <w:t xml:space="preserve"> in 25ml </w:t>
      </w:r>
      <w:proofErr w:type="spellStart"/>
      <w:r w:rsidR="009F29B6">
        <w:t>sbroz</w:t>
      </w:r>
      <w:proofErr w:type="spellEnd"/>
      <w:r w:rsidR="009F29B6">
        <w:t xml:space="preserve">, stored at 4 °C until it gets analysed. </w:t>
      </w:r>
      <w:r w:rsidR="00922576">
        <w:t xml:space="preserve">Colorimetric analysis was performed at the University of Edinburgh laboratories to find*** </w:t>
      </w:r>
      <w:r w:rsidR="0025121D">
        <w:t>NH</w:t>
      </w:r>
      <w:r w:rsidR="0025121D" w:rsidRPr="0025121D">
        <w:rPr>
          <w:vertAlign w:val="subscript"/>
        </w:rPr>
        <w:t>4</w:t>
      </w:r>
      <w:r w:rsidR="0025121D" w:rsidRPr="0025121D">
        <w:rPr>
          <w:vertAlign w:val="superscript"/>
        </w:rPr>
        <w:t>+</w:t>
      </w:r>
      <w:r w:rsidR="009F29B6">
        <w:t>and NO</w:t>
      </w:r>
      <w:r w:rsidR="009F29B6" w:rsidRPr="009F29B6">
        <w:rPr>
          <w:vertAlign w:val="subscript"/>
        </w:rPr>
        <w:t>3</w:t>
      </w:r>
      <w:r w:rsidR="00922576">
        <w:t xml:space="preserve"> concentrations</w:t>
      </w:r>
    </w:p>
    <w:p w:rsidR="00AF4434" w:rsidRDefault="00AF4434" w:rsidP="00C07817">
      <w:pPr>
        <w:pStyle w:val="Titolo3"/>
      </w:pPr>
      <w:r w:rsidRPr="00271F5E">
        <w:rPr>
          <w:vertAlign w:val="superscript"/>
        </w:rPr>
        <w:t>15</w:t>
      </w:r>
      <w:r w:rsidR="00A30067">
        <w:t>N-labelled simulated N</w:t>
      </w:r>
      <w:r w:rsidR="00A30067" w:rsidRPr="00A30067">
        <w:rPr>
          <w:vertAlign w:val="subscript"/>
        </w:rPr>
        <w:t>dep</w:t>
      </w:r>
    </w:p>
    <w:p w:rsidR="005A59D5" w:rsidRDefault="00CC5384" w:rsidP="00C07817">
      <w:r>
        <w:t xml:space="preserve">To </w:t>
      </w:r>
      <w:r w:rsidR="00271F5E">
        <w:t>confirm or reject</w:t>
      </w:r>
      <w:r w:rsidR="006353F5">
        <w:t xml:space="preserve"> the outcomes from the 5 years data collection </w:t>
      </w:r>
      <w:r>
        <w:t>a</w:t>
      </w:r>
      <w:r w:rsidR="006353F5">
        <w:t xml:space="preserve"> simula</w:t>
      </w:r>
      <w:r>
        <w:t>ted</w:t>
      </w:r>
      <w:r w:rsidR="006353F5">
        <w:t xml:space="preserve"> N</w:t>
      </w:r>
      <w:r w:rsidR="006353F5" w:rsidRPr="006353F5">
        <w:rPr>
          <w:vertAlign w:val="subscript"/>
        </w:rPr>
        <w:t>dep</w:t>
      </w:r>
      <w:r w:rsidR="006353F5">
        <w:t xml:space="preserve"> </w:t>
      </w:r>
      <w:r>
        <w:t xml:space="preserve">was set on </w:t>
      </w:r>
      <w:r>
        <w:t>3 Sitka spruce trees</w:t>
      </w:r>
      <w:r>
        <w:t xml:space="preserve"> </w:t>
      </w:r>
      <w:r w:rsidRPr="00CC5384">
        <w:rPr>
          <w:i/>
        </w:rPr>
        <w:t>in situ</w:t>
      </w:r>
      <w:r>
        <w:t xml:space="preserve"> </w:t>
      </w:r>
      <w:r w:rsidR="006353F5">
        <w:t xml:space="preserve">by using </w:t>
      </w:r>
      <w:r w:rsidR="006353F5" w:rsidRPr="006353F5">
        <w:rPr>
          <w:vertAlign w:val="superscript"/>
        </w:rPr>
        <w:t>15</w:t>
      </w:r>
      <w:r w:rsidR="006353F5">
        <w:t xml:space="preserve">N </w:t>
      </w:r>
      <w:r>
        <w:t>to</w:t>
      </w:r>
      <w:r w:rsidR="006353F5">
        <w:t xml:space="preserve"> label </w:t>
      </w:r>
      <w:r>
        <w:t xml:space="preserve">the applied solution </w:t>
      </w:r>
      <w:r w:rsidR="006353F5">
        <w:t xml:space="preserve">and calculating the total recovery of the applied </w:t>
      </w:r>
      <w:r w:rsidR="006353F5" w:rsidRPr="008805CB">
        <w:rPr>
          <w:vertAlign w:val="superscript"/>
        </w:rPr>
        <w:t>15</w:t>
      </w:r>
      <w:r w:rsidR="006353F5">
        <w:t xml:space="preserve">N in </w:t>
      </w:r>
      <w:proofErr w:type="spellStart"/>
      <w:r w:rsidR="006353F5">
        <w:t>throughfall</w:t>
      </w:r>
      <w:proofErr w:type="spellEnd"/>
      <w:r w:rsidR="006353F5">
        <w:t xml:space="preserve"> and stemflow. </w:t>
      </w:r>
      <w:r>
        <w:t xml:space="preserve">The trees </w:t>
      </w:r>
      <w:r w:rsidR="001546DB">
        <w:t>have been selected around the existing eddy covariance tower in the T plot so the be easily reachable with an extension lance (</w:t>
      </w:r>
      <w:r>
        <w:t xml:space="preserve">the </w:t>
      </w:r>
      <w:r w:rsidR="001546DB">
        <w:t xml:space="preserve">maximum </w:t>
      </w:r>
      <w:r>
        <w:t>reachable distance from the tower was</w:t>
      </w:r>
      <w:r w:rsidR="001546DB">
        <w:t xml:space="preserve"> 5.4 m) and were sprayed </w:t>
      </w:r>
      <w:r w:rsidR="00D4051B">
        <w:t>in two occasions (5</w:t>
      </w:r>
      <w:r w:rsidR="00D4051B" w:rsidRPr="00D4051B">
        <w:rPr>
          <w:vertAlign w:val="superscript"/>
        </w:rPr>
        <w:t>th</w:t>
      </w:r>
      <w:r w:rsidR="00D4051B">
        <w:t xml:space="preserve"> of August 2016 and 28</w:t>
      </w:r>
      <w:r w:rsidR="00D4051B" w:rsidRPr="00D4051B">
        <w:rPr>
          <w:vertAlign w:val="superscript"/>
        </w:rPr>
        <w:t>th</w:t>
      </w:r>
      <w:r w:rsidR="00D4051B">
        <w:t xml:space="preserve"> of February 2017</w:t>
      </w:r>
      <w:r w:rsidR="006353F5">
        <w:t xml:space="preserve">) </w:t>
      </w:r>
      <w:r w:rsidR="001546DB">
        <w:t xml:space="preserve">with a </w:t>
      </w:r>
      <w:r w:rsidR="001546DB" w:rsidRPr="0025121D">
        <w:rPr>
          <w:vertAlign w:val="superscript"/>
        </w:rPr>
        <w:t>15</w:t>
      </w:r>
      <w:r w:rsidR="001546DB">
        <w:t>N-labelled enriched NH</w:t>
      </w:r>
      <w:r w:rsidR="001546DB" w:rsidRPr="001546DB">
        <w:rPr>
          <w:vertAlign w:val="subscript"/>
        </w:rPr>
        <w:t>4</w:t>
      </w:r>
      <w:r w:rsidR="001546DB">
        <w:t>NO</w:t>
      </w:r>
      <w:r w:rsidR="001546DB" w:rsidRPr="001546DB">
        <w:rPr>
          <w:vertAlign w:val="subscript"/>
        </w:rPr>
        <w:t>3</w:t>
      </w:r>
      <w:r w:rsidR="001546DB">
        <w:t xml:space="preserve"> solution (</w:t>
      </w:r>
      <w:r w:rsidR="001546DB">
        <w:rPr>
          <w:rFonts w:cstheme="minorHAnsi"/>
        </w:rPr>
        <w:t>δ</w:t>
      </w:r>
      <w:r w:rsidR="001546DB" w:rsidRPr="001546DB">
        <w:rPr>
          <w:vertAlign w:val="superscript"/>
        </w:rPr>
        <w:t>15</w:t>
      </w:r>
      <w:r w:rsidR="001546DB">
        <w:t>N = +1000) by applying it over the</w:t>
      </w:r>
      <w:r w:rsidR="00E5078B">
        <w:t xml:space="preserve"> tree crown</w:t>
      </w:r>
      <w:r w:rsidR="00D4051B">
        <w:t xml:space="preserve"> from the top of the eddy covariance tower</w:t>
      </w:r>
      <w:r w:rsidR="00E5078B">
        <w:t xml:space="preserve">. Under each spruce </w:t>
      </w:r>
      <w:r w:rsidR="00D4051B">
        <w:t>1</w:t>
      </w:r>
      <w:r w:rsidR="001546DB">
        <w:t xml:space="preserve"> stemflow and </w:t>
      </w:r>
      <w:r w:rsidR="00D4051B">
        <w:t>4</w:t>
      </w:r>
      <w:r w:rsidR="001546DB">
        <w:t xml:space="preserve"> </w:t>
      </w:r>
      <w:proofErr w:type="spellStart"/>
      <w:r w:rsidR="001546DB">
        <w:t>throughfall</w:t>
      </w:r>
      <w:proofErr w:type="spellEnd"/>
      <w:r w:rsidR="001546DB">
        <w:t xml:space="preserve"> collectors were placed</w:t>
      </w:r>
      <w:r w:rsidR="00D4051B">
        <w:t>; these last would</w:t>
      </w:r>
      <w:r w:rsidR="001546DB">
        <w:t xml:space="preserve"> cover approximately 1/5 of the crown projection.</w:t>
      </w:r>
      <w:r w:rsidR="00D4051B">
        <w:t xml:space="preserve"> The crown projection was estimated from the ground by measuring all distances from the tree to the surrounding trees or measuring the maximum </w:t>
      </w:r>
      <w:proofErr w:type="spellStart"/>
      <w:r w:rsidR="00D4051B">
        <w:t>estension</w:t>
      </w:r>
      <w:proofErr w:type="spellEnd"/>
      <w:r w:rsidR="00D4051B">
        <w:t xml:space="preserve"> of the branches when any of the surrounding trees were missing.</w:t>
      </w:r>
      <w:r w:rsidR="001546DB">
        <w:t xml:space="preserve"> </w:t>
      </w:r>
      <w:proofErr w:type="gramStart"/>
      <w:r w:rsidR="00AA64A0">
        <w:t>Similarly</w:t>
      </w:r>
      <w:proofErr w:type="gramEnd"/>
      <w:r w:rsidR="00AA64A0">
        <w:t xml:space="preserve"> to the </w:t>
      </w:r>
      <w:r>
        <w:t>5 years collection</w:t>
      </w:r>
      <w:r w:rsidR="00AA64A0">
        <w:t>, the depth of the water in</w:t>
      </w:r>
      <w:r>
        <w:t xml:space="preserve"> each barrel was measured and </w:t>
      </w:r>
      <w:r w:rsidR="00AA64A0">
        <w:t>sample</w:t>
      </w:r>
      <w:r>
        <w:t>s</w:t>
      </w:r>
      <w:r w:rsidR="00AA64A0">
        <w:t xml:space="preserve"> of at least 5 </w:t>
      </w:r>
      <w:r w:rsidR="00CE3B08">
        <w:t>litres</w:t>
      </w:r>
      <w:r w:rsidR="00AA64A0">
        <w:t xml:space="preserve"> (when available) of </w:t>
      </w:r>
      <w:proofErr w:type="spellStart"/>
      <w:r w:rsidR="00AA64A0">
        <w:t>throughfall</w:t>
      </w:r>
      <w:proofErr w:type="spellEnd"/>
      <w:r w:rsidR="00AA64A0">
        <w:t xml:space="preserve"> and stemflow were withdrawn. When the volume of the </w:t>
      </w:r>
      <w:proofErr w:type="spellStart"/>
      <w:r>
        <w:t>throughfall</w:t>
      </w:r>
      <w:proofErr w:type="spellEnd"/>
      <w:r>
        <w:t xml:space="preserve"> </w:t>
      </w:r>
      <w:r w:rsidR="00AA64A0">
        <w:t>sample</w:t>
      </w:r>
      <w:r>
        <w:t>s</w:t>
      </w:r>
      <w:r w:rsidR="00AA64A0">
        <w:t xml:space="preserve"> exceeded the </w:t>
      </w:r>
      <w:r>
        <w:t xml:space="preserve">maximum </w:t>
      </w:r>
      <w:r w:rsidR="00AA64A0">
        <w:t xml:space="preserve">volume of the sampling </w:t>
      </w:r>
      <w:r>
        <w:t xml:space="preserve">tanks, </w:t>
      </w:r>
      <w:r w:rsidR="00FC63AE">
        <w:t xml:space="preserve">5 to 10 </w:t>
      </w:r>
      <w:r w:rsidR="00CE3B08">
        <w:t>litres</w:t>
      </w:r>
      <w:r w:rsidR="00FC63AE">
        <w:t xml:space="preserve"> of sample were obtained by blending the 4 subsamples proportionally to the length of the water in each barrel. </w:t>
      </w:r>
      <w:r w:rsidR="00A30695">
        <w:t xml:space="preserve">All samples were kept at room temperature for less than 24 hours since their collection, then </w:t>
      </w:r>
      <w:r w:rsidR="003C71DD">
        <w:t>refrigerated</w:t>
      </w:r>
      <w:r w:rsidR="00A30695">
        <w:t xml:space="preserve"> at 4 °C until the results from the colorimetric analysis were available. </w:t>
      </w:r>
      <w:r w:rsidR="00FC63AE">
        <w:t xml:space="preserve">20ml of samples were filtered and analysed through colorimetric analysis to measure the concentrations of </w:t>
      </w:r>
      <w:r w:rsidR="0025121D">
        <w:t>NH</w:t>
      </w:r>
      <w:r w:rsidR="0025121D" w:rsidRPr="0025121D">
        <w:rPr>
          <w:vertAlign w:val="subscript"/>
        </w:rPr>
        <w:t>4</w:t>
      </w:r>
      <w:r w:rsidR="0025121D" w:rsidRPr="0025121D">
        <w:rPr>
          <w:vertAlign w:val="superscript"/>
        </w:rPr>
        <w:t>+</w:t>
      </w:r>
      <w:r w:rsidR="0025121D">
        <w:t xml:space="preserve"> </w:t>
      </w:r>
      <w:r w:rsidR="00FC63AE">
        <w:t xml:space="preserve">and </w:t>
      </w:r>
      <w:r w:rsidR="0025121D">
        <w:t>NO</w:t>
      </w:r>
      <w:r w:rsidR="0025121D" w:rsidRPr="0025121D">
        <w:rPr>
          <w:vertAlign w:val="subscript"/>
        </w:rPr>
        <w:t>3</w:t>
      </w:r>
      <w:r w:rsidR="0025121D">
        <w:rPr>
          <w:vertAlign w:val="superscript"/>
        </w:rPr>
        <w:t>-</w:t>
      </w:r>
      <w:r w:rsidR="003C71DD">
        <w:t xml:space="preserve"> at the Crew Laboratories at the University of Edinburgh</w:t>
      </w:r>
      <w:r w:rsidR="00FC63AE">
        <w:t xml:space="preserve">, then enough sample was used to obtain 50-150 </w:t>
      </w:r>
      <w:r w:rsidR="00FC63AE">
        <w:rPr>
          <w:rFonts w:cstheme="minorHAnsi"/>
        </w:rPr>
        <w:t>µ</w:t>
      </w:r>
      <w:r w:rsidR="00FC63AE">
        <w:t>g of NH</w:t>
      </w:r>
      <w:r w:rsidR="00FC63AE" w:rsidRPr="0025121D">
        <w:rPr>
          <w:vertAlign w:val="subscript"/>
        </w:rPr>
        <w:t>4</w:t>
      </w:r>
      <w:r w:rsidR="00FC63AE">
        <w:t xml:space="preserve">-N through the ammonia diffusion </w:t>
      </w:r>
      <w:r w:rsidR="0025121D">
        <w:t>method</w:t>
      </w:r>
      <w:r w:rsidR="00FC63AE">
        <w:t xml:space="preserve"> </w:t>
      </w:r>
      <w:r w:rsidR="00271F5E">
        <w:fldChar w:fldCharType="begin"/>
      </w:r>
      <w:r w:rsidR="00271F5E" w:rsidRPr="00271F5E">
        <w:instrText xml:space="preserve"> ADDIN EN.CITE &lt;EndNote&gt;&lt;Cite&gt;&lt;Author&gt;Sebilo&lt;/Author&gt;&lt;Year&gt;2004&lt;/Year&gt;&lt;RecNum&gt;59&lt;/RecNum&gt;&lt;DisplayText&gt;(Sebilo, Mayer et al. 2004)&lt;/DisplayText&gt;&lt;record&gt;&lt;rec-number&gt;59&lt;/rec-number&gt;&lt;foreign-keys&gt;&lt;key app="EN" db-id="arwpz50tppf20qes0adx5aztet0w9xtartsd" timestamp="1491421501"&gt;59&lt;/key&gt;&lt;/foreign-keys&gt;&lt;ref-type name="Journal Article"&gt;17&lt;/ref-type&gt;&lt;contributors&gt;&lt;authors&gt;&lt;author&gt;Sebilo, M.&lt;/author&gt;&lt;author&gt;Mayer, B.&lt;/author&gt;&lt;author&gt;Grably, M.&lt;/author&gt;&lt;author&gt;Billiou, D.&lt;/author&gt;&lt;author&gt;Mariotti, A.&lt;/author&gt;&lt;/authors&gt;&lt;/contributors&gt;&lt;auth-address&gt;Univ Paris 06, CNRS, UMR BIOMCO, INRA, F-75252 Paris 05, France&amp;#xD;Univ Calgary, Dept Geol &amp;amp; Geophys, Calgary, AB T2N 1N4, Canada&lt;/auth-address&gt;&lt;titles&gt;&lt;title&gt;The Use of the &amp;apos;Ammonium Diffusion&amp;apos; Method for delta(15)N-NH(4)(+) and delta(15)N-NO(3)(-) Measurements: Comparison with Other Techniques&lt;/title&gt;&lt;secondary-title&gt;Environmental Chemistry&lt;/secondary-title&gt;&lt;alt-title&gt;Environ Chem&lt;/alt-title&gt;&lt;/titles&gt;&lt;periodical&gt;&lt;full-title&gt;Environmental Chemistry&lt;/full-title&gt;&lt;abbr-1&gt;Environ Chem&lt;/abbr-1&gt;&lt;/periodical&gt;&lt;alt-periodical&gt;&lt;full-title&gt;Environmental Chemistry&lt;/full-title&gt;&lt;abbr-1&gt;Environ Chem&lt;/abbr-1&gt;&lt;/alt-periodical&gt;&lt;pages&gt;99-103&lt;/pages&gt;&lt;volume&gt;1&lt;/volume&gt;&lt;number&gt;2&lt;/number&gt;&lt;keywords&gt;&lt;keyword&gt;analysis&lt;/keyword&gt;&lt;keyword&gt;nitrogen&lt;/keyword&gt;&lt;keyword&gt;ms&lt;/keyword&gt;&lt;keyword&gt;speciation&lt;/keyword&gt;&lt;/keywords&gt;&lt;dates&gt;&lt;year&gt;2004&lt;/year&gt;&lt;/dates&gt;&lt;isbn&gt;1448-2517&lt;/isbn&gt;&lt;accession-num&gt;WOS:000207050500007&lt;/accession-num&gt;&lt;urls&gt;&lt;related-urls&gt;&lt;url&gt;&amp;lt;Go to ISI&amp;gt;://WOS:000207050500007&lt;/url&gt;&lt;/related-urls&gt;&lt;/urls&gt;&lt;electronic-resource-num&gt;10.1071/EN04037&lt;/electronic-resource-num&gt;&lt;language&gt;English&lt;/language&gt;&lt;/record&gt;&lt;/Cite&gt;&lt;/EndNote&gt;</w:instrText>
      </w:r>
      <w:r w:rsidR="00271F5E">
        <w:fldChar w:fldCharType="separate"/>
      </w:r>
      <w:r w:rsidR="00271F5E" w:rsidRPr="00271F5E">
        <w:rPr>
          <w:noProof/>
        </w:rPr>
        <w:t>(Sebilo, Mayer et al. 2004)</w:t>
      </w:r>
      <w:r w:rsidR="00271F5E">
        <w:fldChar w:fldCharType="end"/>
      </w:r>
      <w:r w:rsidR="00271F5E">
        <w:t xml:space="preserve">. </w:t>
      </w:r>
      <w:r w:rsidR="00FC63AE">
        <w:t xml:space="preserve">With this technique, all </w:t>
      </w:r>
      <w:r w:rsidR="0025121D">
        <w:t>NH</w:t>
      </w:r>
      <w:r w:rsidR="0025121D" w:rsidRPr="0025121D">
        <w:rPr>
          <w:vertAlign w:val="subscript"/>
        </w:rPr>
        <w:t>4</w:t>
      </w:r>
      <w:r w:rsidR="0025121D" w:rsidRPr="0025121D">
        <w:rPr>
          <w:vertAlign w:val="superscript"/>
        </w:rPr>
        <w:t>+</w:t>
      </w:r>
      <w:r w:rsidR="00FC63AE">
        <w:t xml:space="preserve">and </w:t>
      </w:r>
      <w:r w:rsidR="0025121D">
        <w:t>NO</w:t>
      </w:r>
      <w:r w:rsidR="0025121D" w:rsidRPr="0025121D">
        <w:rPr>
          <w:vertAlign w:val="subscript"/>
        </w:rPr>
        <w:t>3</w:t>
      </w:r>
      <w:r w:rsidR="0025121D">
        <w:rPr>
          <w:vertAlign w:val="superscript"/>
        </w:rPr>
        <w:t xml:space="preserve">- </w:t>
      </w:r>
      <w:r w:rsidR="003C71DD">
        <w:t xml:space="preserve"> </w:t>
      </w:r>
      <w:r w:rsidR="00FC63AE">
        <w:t>are converted into NH</w:t>
      </w:r>
      <w:r w:rsidR="00FC63AE" w:rsidRPr="0025121D">
        <w:rPr>
          <w:vertAlign w:val="subscript"/>
        </w:rPr>
        <w:t>3</w:t>
      </w:r>
      <w:r w:rsidR="00FC63AE">
        <w:t xml:space="preserve"> (gas) by means of pH adjustment</w:t>
      </w:r>
      <w:r w:rsidR="003C71DD">
        <w:t xml:space="preserve"> </w:t>
      </w:r>
      <w:r w:rsidR="00FC63AE">
        <w:t>and reduction (NO</w:t>
      </w:r>
      <w:r w:rsidR="00FC63AE" w:rsidRPr="0025121D">
        <w:rPr>
          <w:vertAlign w:val="subscript"/>
        </w:rPr>
        <w:t>3</w:t>
      </w:r>
      <w:r w:rsidR="0025121D">
        <w:rPr>
          <w:vertAlign w:val="superscript"/>
        </w:rPr>
        <w:t>-</w:t>
      </w:r>
      <w:r w:rsidR="00FC63AE">
        <w:t xml:space="preserve"> to NH</w:t>
      </w:r>
      <w:r w:rsidR="00FC63AE" w:rsidRPr="0025121D">
        <w:rPr>
          <w:vertAlign w:val="subscript"/>
        </w:rPr>
        <w:t>4</w:t>
      </w:r>
      <w:r w:rsidR="00FC63AE" w:rsidRPr="0025121D">
        <w:rPr>
          <w:vertAlign w:val="superscript"/>
        </w:rPr>
        <w:t>+</w:t>
      </w:r>
      <w:r w:rsidR="0025121D">
        <w:t xml:space="preserve">) </w:t>
      </w:r>
      <w:r w:rsidR="00FC63AE">
        <w:t>and entrapped into an</w:t>
      </w:r>
      <w:r w:rsidR="0025121D">
        <w:t xml:space="preserve"> acidified glass filter wrapped into a hydrophobic, gas permeable PTFE tape. </w:t>
      </w:r>
      <w:r>
        <w:t>Adjustment of the procedure in the paper were necessary so to treat up to 1 litre of sample, due to the</w:t>
      </w:r>
      <w:r w:rsidR="003C71DD">
        <w:t xml:space="preserve"> usually</w:t>
      </w:r>
      <w:r>
        <w:t xml:space="preserve"> low concentration of dissolved nitrogen in the </w:t>
      </w:r>
      <w:proofErr w:type="spellStart"/>
      <w:r>
        <w:t>throughfall</w:t>
      </w:r>
      <w:proofErr w:type="spellEnd"/>
      <w:r>
        <w:t xml:space="preserve"> and stemflow at natural abundance.</w:t>
      </w:r>
    </w:p>
    <w:p w:rsidR="001B0A09" w:rsidRPr="00C07817" w:rsidRDefault="00A30067" w:rsidP="00C07817">
      <w:r>
        <w:t>The obtained filters were freeze</w:t>
      </w:r>
      <w:r w:rsidR="0025121D">
        <w:t xml:space="preserve"> dried at the Grant Laboratories of the University of Edinburgh and sent to the </w:t>
      </w:r>
      <w:r>
        <w:t>LSMSF</w:t>
      </w:r>
      <w:r w:rsidR="0025121D">
        <w:t xml:space="preserve"> </w:t>
      </w:r>
      <w:r>
        <w:t xml:space="preserve">(Lancaster, UK) </w:t>
      </w:r>
      <w:r w:rsidR="0025121D">
        <w:t xml:space="preserve">for </w:t>
      </w:r>
      <w:r w:rsidR="00271F5E" w:rsidRPr="00271F5E">
        <w:t>δ</w:t>
      </w:r>
      <w:r w:rsidR="00271F5E" w:rsidRPr="00271F5E">
        <w:rPr>
          <w:vertAlign w:val="superscript"/>
        </w:rPr>
        <w:t>15</w:t>
      </w:r>
      <w:r w:rsidR="00271F5E" w:rsidRPr="00271F5E">
        <w:t xml:space="preserve">N </w:t>
      </w:r>
      <w:r>
        <w:t>analysis through an EA-IRMS</w:t>
      </w:r>
    </w:p>
    <w:p w:rsidR="00AF4434" w:rsidRDefault="00AF4434" w:rsidP="00AF4434">
      <w:pPr>
        <w:pStyle w:val="Titolo3"/>
      </w:pPr>
      <w:r>
        <w:t>Experiment “</w:t>
      </w:r>
      <w:r w:rsidRPr="00A30695">
        <w:rPr>
          <w:vertAlign w:val="superscript"/>
        </w:rPr>
        <w:t>15</w:t>
      </w:r>
      <w:r>
        <w:t>N-labelled application on branches”</w:t>
      </w:r>
      <w:r w:rsidR="00A30695">
        <w:t xml:space="preserve"> change title from </w:t>
      </w:r>
      <w:proofErr w:type="spellStart"/>
      <w:r w:rsidR="00A30695">
        <w:t>adriansens</w:t>
      </w:r>
      <w:proofErr w:type="spellEnd"/>
    </w:p>
    <w:p w:rsidR="003E1186" w:rsidRDefault="00271F5E" w:rsidP="00C07817">
      <w:r w:rsidRPr="00271F5E">
        <w:t xml:space="preserve">Due to the different nature and relative abundance of N in the </w:t>
      </w:r>
      <w:r>
        <w:t xml:space="preserve">aqueous </w:t>
      </w:r>
      <w:r w:rsidRPr="00271F5E">
        <w:t>inflow and in t</w:t>
      </w:r>
      <w:r>
        <w:t xml:space="preserve">he tree compartments, </w:t>
      </w:r>
      <w:r w:rsidR="00974290">
        <w:t>a separate experiment has been set to test the direct uptake of N</w:t>
      </w:r>
      <w:r w:rsidR="00974290" w:rsidRPr="00271F5E">
        <w:rPr>
          <w:vertAlign w:val="subscript"/>
        </w:rPr>
        <w:t>dep</w:t>
      </w:r>
      <w:r w:rsidR="00974290">
        <w:t xml:space="preserve"> by the crown. A direct application of pure double </w:t>
      </w:r>
      <w:r w:rsidR="00974290" w:rsidRPr="00271F5E">
        <w:rPr>
          <w:vertAlign w:val="superscript"/>
        </w:rPr>
        <w:t>15</w:t>
      </w:r>
      <w:r w:rsidR="00974290">
        <w:t>N-</w:t>
      </w:r>
      <w:r w:rsidR="00974290" w:rsidRPr="00974290">
        <w:t>NH</w:t>
      </w:r>
      <w:r w:rsidR="00974290" w:rsidRPr="00974290">
        <w:rPr>
          <w:vertAlign w:val="subscript"/>
        </w:rPr>
        <w:t>4</w:t>
      </w:r>
      <w:r w:rsidR="00974290" w:rsidRPr="00974290">
        <w:t>NO</w:t>
      </w:r>
      <w:r w:rsidR="00974290" w:rsidRPr="00974290">
        <w:rPr>
          <w:vertAlign w:val="subscript"/>
        </w:rPr>
        <w:t>3</w:t>
      </w:r>
      <w:r w:rsidR="00974290">
        <w:t xml:space="preserve"> solution </w:t>
      </w:r>
      <w:r w:rsidRPr="00974290">
        <w:t>to</w:t>
      </w:r>
      <w:r>
        <w:t xml:space="preserve"> some target branches has done similarly to what Nair et al. (</w:t>
      </w:r>
      <w:proofErr w:type="gramStart"/>
      <w:r>
        <w:t>2016)*</w:t>
      </w:r>
      <w:proofErr w:type="gramEnd"/>
      <w:r>
        <w:t xml:space="preserve"> had previously done on </w:t>
      </w:r>
      <w:r w:rsidR="00974290">
        <w:t xml:space="preserve">3 years old </w:t>
      </w:r>
      <w:r>
        <w:t>Sitka spruce saplings. 10 branches were selected from 2 different trees</w:t>
      </w:r>
      <w:r w:rsidR="00974290">
        <w:t xml:space="preserve"> in the T plot</w:t>
      </w:r>
      <w:r>
        <w:t xml:space="preserve">, </w:t>
      </w:r>
      <w:r w:rsidR="00974290">
        <w:t xml:space="preserve">easily reachable from </w:t>
      </w:r>
      <w:r>
        <w:t xml:space="preserve">the eddy covariance tower </w:t>
      </w:r>
      <w:r w:rsidR="00974290">
        <w:t>so to minimise</w:t>
      </w:r>
      <w:r>
        <w:t xml:space="preserve"> losses</w:t>
      </w:r>
      <w:r w:rsidR="00974290">
        <w:t xml:space="preserve"> of solution. For each branch 2 sub-branches were selected, one for the application and one for Control. The total amount of </w:t>
      </w:r>
      <w:r w:rsidR="00974290" w:rsidRPr="00271F5E">
        <w:rPr>
          <w:vertAlign w:val="superscript"/>
        </w:rPr>
        <w:t>15</w:t>
      </w:r>
      <w:r w:rsidR="00974290">
        <w:t xml:space="preserve">N was *48 g/ha, so that it would not change the </w:t>
      </w:r>
      <w:r w:rsidR="00BA33E6">
        <w:t xml:space="preserve">natural </w:t>
      </w:r>
      <w:r w:rsidR="00BA33E6">
        <w:lastRenderedPageBreak/>
        <w:t>deposition conditions. They were distributed on 3 different layers on the crown, from about 20 meters high to about 17.</w:t>
      </w:r>
      <w:r w:rsidR="008C530A">
        <w:t xml:space="preserve"> For the half of them, 2 hours after the first application a strip of phloem was removed from the base of the branch to avoid any tra</w:t>
      </w:r>
      <w:r w:rsidR="002F649F">
        <w:t>n</w:t>
      </w:r>
      <w:r w:rsidR="008C530A">
        <w:t xml:space="preserve">slocation of </w:t>
      </w:r>
      <w:r w:rsidR="003E1186">
        <w:t>N to other compartments of the tree. The total amount was applied in the early afternoon of day 1 and in the morning of day 2. All branches were removed in the late afternoon of day 2.</w:t>
      </w:r>
      <w:r w:rsidR="00BA33E6">
        <w:t xml:space="preserve"> </w:t>
      </w:r>
    </w:p>
    <w:p w:rsidR="005A5FB3" w:rsidRDefault="003E1186" w:rsidP="00AF4434">
      <w:r>
        <w:t xml:space="preserve">The </w:t>
      </w:r>
      <w:r w:rsidR="00BA33E6">
        <w:t>branches were</w:t>
      </w:r>
      <w:r>
        <w:t xml:space="preserve"> roughly</w:t>
      </w:r>
      <w:r w:rsidR="00BA33E6">
        <w:t xml:space="preserve"> measured so to apply an amount of </w:t>
      </w:r>
      <w:r w:rsidR="00BA33E6" w:rsidRPr="00271F5E">
        <w:rPr>
          <w:vertAlign w:val="superscript"/>
        </w:rPr>
        <w:t>15</w:t>
      </w:r>
      <w:r w:rsidR="00BA33E6">
        <w:t>N-</w:t>
      </w:r>
      <w:r w:rsidR="00BA33E6" w:rsidRPr="00974290">
        <w:t>NH</w:t>
      </w:r>
      <w:r w:rsidR="00BA33E6" w:rsidRPr="00974290">
        <w:rPr>
          <w:vertAlign w:val="subscript"/>
        </w:rPr>
        <w:t>4</w:t>
      </w:r>
      <w:r w:rsidR="00BA33E6" w:rsidRPr="00974290">
        <w:t>NO</w:t>
      </w:r>
      <w:r w:rsidR="00BA33E6" w:rsidRPr="00974290">
        <w:rPr>
          <w:vertAlign w:val="subscript"/>
        </w:rPr>
        <w:t>3</w:t>
      </w:r>
      <w:r w:rsidR="00BA33E6">
        <w:t xml:space="preserve"> solution</w:t>
      </w:r>
      <w:r w:rsidR="00BA33E6">
        <w:t xml:space="preserve"> proportional to the </w:t>
      </w:r>
      <w:r>
        <w:t>size</w:t>
      </w:r>
      <w:r w:rsidR="00BA33E6">
        <w:t xml:space="preserve"> of the </w:t>
      </w:r>
      <w:r w:rsidR="008C530A">
        <w:t>branches and twigs</w:t>
      </w:r>
      <w:r w:rsidR="00BA33E6">
        <w:t>. Once removed, the total length of each branch and its twigs was measured</w:t>
      </w:r>
      <w:r w:rsidR="008C530A">
        <w:t xml:space="preserve"> to estimate how much </w:t>
      </w:r>
      <w:r w:rsidR="008C530A" w:rsidRPr="003E1186">
        <w:rPr>
          <w:vertAlign w:val="superscript"/>
        </w:rPr>
        <w:t>15</w:t>
      </w:r>
      <w:r w:rsidR="008C530A">
        <w:t xml:space="preserve">N was applied per cm of twigs. </w:t>
      </w:r>
      <w:r>
        <w:t xml:space="preserve">In the labs all twigs were measured, washed and rinsed 3 times with DIW, then put in oven at 70 °C until dried. DM of the needles and twigs was weighed and a value of DM per cm of needles and twigs of each branch and age (new/old needles and twigs) was recorded. </w:t>
      </w:r>
      <w:r w:rsidR="00381C0D">
        <w:t xml:space="preserve">The dried samples </w:t>
      </w:r>
      <w:r w:rsidR="00381C0D" w:rsidRPr="00381C0D">
        <w:t xml:space="preserve">were </w:t>
      </w:r>
      <w:r w:rsidR="00381C0D">
        <w:t>grinded</w:t>
      </w:r>
      <w:r w:rsidR="00381C0D" w:rsidRPr="00381C0D">
        <w:t xml:space="preserve"> on a Retch MM-200 ball </w:t>
      </w:r>
      <w:proofErr w:type="gramStart"/>
      <w:r w:rsidR="00381C0D" w:rsidRPr="00381C0D">
        <w:t>mill ,</w:t>
      </w:r>
      <w:proofErr w:type="gramEnd"/>
      <w:r w:rsidR="00381C0D" w:rsidRPr="00381C0D">
        <w:t xml:space="preserve"> in metal capsules with a single ball, until a fine powder was produced</w:t>
      </w:r>
      <w:r w:rsidR="00CE3B08">
        <w:t xml:space="preserve">, then weighed </w:t>
      </w:r>
      <w:r w:rsidR="00381C0D">
        <w:t>.</w:t>
      </w:r>
      <w:r w:rsidR="004F1423" w:rsidRPr="00381C0D">
        <w:t xml:space="preserve"> </w:t>
      </w:r>
      <w:r w:rsidR="00CE3B08">
        <w:t>A subsample of this powder was sent to</w:t>
      </w:r>
      <w:r w:rsidR="005A5FB3">
        <w:t xml:space="preserve"> </w:t>
      </w:r>
      <w:proofErr w:type="spellStart"/>
      <w:r w:rsidR="00C12388">
        <w:t>sent</w:t>
      </w:r>
      <w:proofErr w:type="spellEnd"/>
      <w:r w:rsidR="00C12388">
        <w:t xml:space="preserve"> to the LSMSF (Lancaster, UK) for </w:t>
      </w:r>
      <w:r w:rsidR="00C12388" w:rsidRPr="00271F5E">
        <w:t>δ</w:t>
      </w:r>
      <w:r w:rsidR="00C12388" w:rsidRPr="00271F5E">
        <w:rPr>
          <w:vertAlign w:val="superscript"/>
        </w:rPr>
        <w:t>15</w:t>
      </w:r>
      <w:r w:rsidR="00C12388" w:rsidRPr="00271F5E">
        <w:t xml:space="preserve">N </w:t>
      </w:r>
      <w:r w:rsidR="00C12388">
        <w:t>analysis through an EA-IRMS</w:t>
      </w:r>
    </w:p>
    <w:p w:rsidR="00C12388" w:rsidRDefault="00C12388" w:rsidP="00C12388">
      <w:pPr>
        <w:pStyle w:val="Titolo3"/>
      </w:pPr>
      <w:r>
        <w:t>15-N labelled litter plots</w:t>
      </w:r>
    </w:p>
    <w:p w:rsidR="00C12388" w:rsidRPr="00C12388" w:rsidRDefault="00C12388" w:rsidP="00C12388">
      <w:bookmarkStart w:id="0" w:name="_GoBack"/>
      <w:bookmarkEnd w:id="0"/>
    </w:p>
    <w:p w:rsidR="001B0A09" w:rsidRDefault="001B0A09">
      <w:pPr>
        <w:rPr>
          <w:rStyle w:val="Riferimentodelicato"/>
        </w:rPr>
      </w:pPr>
      <w:r>
        <w:rPr>
          <w:rStyle w:val="Riferimentodelicato"/>
        </w:rPr>
        <w:br w:type="page"/>
      </w:r>
    </w:p>
    <w:p w:rsidR="00DD448C" w:rsidRPr="00DD448C" w:rsidRDefault="00DD448C" w:rsidP="00A62E84">
      <w:pPr>
        <w:rPr>
          <w:rStyle w:val="Riferimentodelicato"/>
        </w:rPr>
      </w:pPr>
      <w:r w:rsidRPr="00DD448C">
        <w:rPr>
          <w:rStyle w:val="Riferimentodelicato"/>
        </w:rPr>
        <w:lastRenderedPageBreak/>
        <w:t>References</w:t>
      </w:r>
    </w:p>
    <w:p w:rsidR="001B0A09" w:rsidRPr="001B0A09" w:rsidRDefault="00DD448C" w:rsidP="001B0A09">
      <w:pPr>
        <w:pStyle w:val="EndNoteBibliography"/>
      </w:pPr>
      <w:r>
        <w:fldChar w:fldCharType="begin"/>
      </w:r>
      <w:r>
        <w:instrText xml:space="preserve"> ADDIN EN.REFLIST </w:instrText>
      </w:r>
      <w:r>
        <w:fldChar w:fldCharType="separate"/>
      </w:r>
      <w:r w:rsidR="001B0A09" w:rsidRPr="001B0A09">
        <w:t xml:space="preserve">British Standard (1981). Methods of measurement of liquid flow in open channels. . </w:t>
      </w:r>
      <w:r w:rsidR="001B0A09" w:rsidRPr="001B0A09">
        <w:rPr>
          <w:u w:val="single"/>
        </w:rPr>
        <w:t xml:space="preserve">Method using thin-plate weirs </w:t>
      </w:r>
      <w:r w:rsidR="001B0A09" w:rsidRPr="001B0A09">
        <w:t>39.</w:t>
      </w:r>
    </w:p>
    <w:p w:rsidR="001B0A09" w:rsidRPr="001B0A09" w:rsidRDefault="001B0A09" w:rsidP="001B0A09">
      <w:pPr>
        <w:pStyle w:val="EndNoteBibliography"/>
      </w:pPr>
      <w:r w:rsidRPr="001B0A09">
        <w:t xml:space="preserve">Clement, R. J., et al. (2012). "Carbon dioxide exchange of a Sitka spruce plantation in Scotland over five years." </w:t>
      </w:r>
      <w:r w:rsidRPr="001B0A09">
        <w:rPr>
          <w:u w:val="single"/>
        </w:rPr>
        <w:t>Agricultural and Forest Meteorology</w:t>
      </w:r>
      <w:r w:rsidRPr="001B0A09">
        <w:t xml:space="preserve"> </w:t>
      </w:r>
      <w:r w:rsidRPr="001B0A09">
        <w:rPr>
          <w:b/>
        </w:rPr>
        <w:t>153</w:t>
      </w:r>
      <w:r w:rsidRPr="001B0A09">
        <w:t>: 106-123.</w:t>
      </w:r>
    </w:p>
    <w:p w:rsidR="001B0A09" w:rsidRPr="001B0A09" w:rsidRDefault="001B0A09" w:rsidP="001B0A09">
      <w:pPr>
        <w:pStyle w:val="EndNoteBibliography"/>
      </w:pPr>
      <w:r w:rsidRPr="001B0A09">
        <w:t xml:space="preserve">Craig, G. Y. (1925). </w:t>
      </w:r>
      <w:r w:rsidRPr="001B0A09">
        <w:rPr>
          <w:u w:val="single"/>
        </w:rPr>
        <w:t>Geology of Scotland</w:t>
      </w:r>
      <w:r w:rsidRPr="001B0A09">
        <w:t>, Edinburgh: Scottish Academics.</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Forestry Commission (2011) National Forest Inventory Woodland Area Statistics: Scotland 17 </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Forestry Commission (2017, 28th September 2017). "Forestry statistics and Forestry in facts and figures." Retrieved 6 October, 2017, from </w:t>
      </w:r>
      <w:hyperlink r:id="rId10" w:history="1">
        <w:r w:rsidRPr="001B0A09">
          <w:rPr>
            <w:rStyle w:val="Collegamentoipertestuale"/>
          </w:rPr>
          <w:t>https://www.forestry.gov.uk/forestry/infd-7aqdgc</w:t>
        </w:r>
      </w:hyperlink>
      <w:r w:rsidRPr="001B0A09">
        <w:t>.</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Heal, K. V., et al. (2004). "New data for water losses from mature Sitka spruce plantations in temperate upland catchments." </w:t>
      </w:r>
      <w:r w:rsidRPr="001B0A09">
        <w:rPr>
          <w:u w:val="single"/>
        </w:rPr>
        <w:t>Hydrological Sciences Journal-Journal Des Sciences Hydrologiques</w:t>
      </w:r>
      <w:r w:rsidRPr="001B0A09">
        <w:t xml:space="preserve"> </w:t>
      </w:r>
      <w:r w:rsidRPr="001B0A09">
        <w:rPr>
          <w:b/>
        </w:rPr>
        <w:t>49</w:t>
      </w:r>
      <w:r w:rsidRPr="001B0A09">
        <w:t>(3): 477-493.</w:t>
      </w:r>
    </w:p>
    <w:p w:rsidR="001B0A09" w:rsidRPr="001B0A09" w:rsidRDefault="001B0A09" w:rsidP="001B0A09">
      <w:pPr>
        <w:pStyle w:val="EndNoteBibliography"/>
      </w:pPr>
      <w:r w:rsidRPr="001B0A09">
        <w:t xml:space="preserve">Oosthoek, K. J. (2013). </w:t>
      </w:r>
      <w:r w:rsidRPr="001B0A09">
        <w:rPr>
          <w:u w:val="single"/>
        </w:rPr>
        <w:t>Conquering the Highlands : a history of the afforestation of the Scottish uplands</w:t>
      </w:r>
      <w:r w:rsidRPr="001B0A09">
        <w:t>, Australian National University E Press.</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Sebilo, M., et al. (2004). "The Use of the 'Ammonium Diffusion' Method for delta(15)N-NH(4)(+) and delta(15)N-NO(3)(-) Measurements: Comparison with Other Techniques." </w:t>
      </w:r>
      <w:r w:rsidRPr="001B0A09">
        <w:rPr>
          <w:u w:val="single"/>
        </w:rPr>
        <w:t>Environmental Chemistry</w:t>
      </w:r>
      <w:r w:rsidRPr="001B0A09">
        <w:t xml:space="preserve"> </w:t>
      </w:r>
      <w:r w:rsidRPr="001B0A09">
        <w:rPr>
          <w:b/>
        </w:rPr>
        <w:t>1</w:t>
      </w:r>
      <w:r w:rsidRPr="001B0A09">
        <w:t>(2): 99-103.</w:t>
      </w:r>
    </w:p>
    <w:p w:rsidR="001B0A09" w:rsidRPr="001B0A09" w:rsidRDefault="001B0A09" w:rsidP="001B0A09">
      <w:pPr>
        <w:pStyle w:val="EndNoteBibliography"/>
      </w:pPr>
      <w:r w:rsidRPr="001B0A09">
        <w:t xml:space="preserve">Smout, T. C., Ed. (1997). </w:t>
      </w:r>
      <w:r w:rsidRPr="001B0A09">
        <w:rPr>
          <w:u w:val="single"/>
        </w:rPr>
        <w:t>Scottish Woodland History</w:t>
      </w:r>
      <w:r w:rsidRPr="001B0A09">
        <w:t>, Scottish Cultural Press - Edinburgh.</w:t>
      </w:r>
    </w:p>
    <w:p w:rsidR="001B0A09" w:rsidRPr="001B0A09" w:rsidRDefault="001B0A09" w:rsidP="001B0A09">
      <w:pPr>
        <w:pStyle w:val="EndNoteBibliography"/>
      </w:pPr>
      <w:r w:rsidRPr="001B0A09">
        <w:t xml:space="preserve">Tompkins, S. (1989). </w:t>
      </w:r>
      <w:r w:rsidRPr="001B0A09">
        <w:rPr>
          <w:u w:val="single"/>
        </w:rPr>
        <w:t>Forestry in crisis: the battle for the hills</w:t>
      </w:r>
      <w:r w:rsidRPr="001B0A09">
        <w:t>, Christopher Helm.</w:t>
      </w: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C41FFF"/>
    <w:multiLevelType w:val="multilevel"/>
    <w:tmpl w:val="22C2BAD4"/>
    <w:lvl w:ilvl="0">
      <w:start w:val="2"/>
      <w:numFmt w:val="decimal"/>
      <w:pStyle w:val="Titolo1"/>
      <w:lvlText w:val="%1"/>
      <w:lvlJc w:val="left"/>
      <w:pPr>
        <w:ind w:left="432" w:hanging="432"/>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7&lt;/item&gt;&lt;item&gt;59&lt;/item&gt;&lt;item&gt;60&lt;/item&gt;&lt;item&gt;61&lt;/item&gt;&lt;item&gt;62&lt;/item&gt;&lt;item&gt;63&lt;/item&gt;&lt;item&gt;64&lt;/item&gt;&lt;item&gt;65&lt;/item&gt;&lt;item&gt;66&lt;/item&gt;&lt;item&gt;67&lt;/item&gt;&lt;/record-ids&gt;&lt;/item&gt;&lt;/Libraries&gt;"/>
  </w:docVars>
  <w:rsids>
    <w:rsidRoot w:val="008C56C9"/>
    <w:rsid w:val="000075E5"/>
    <w:rsid w:val="00026A75"/>
    <w:rsid w:val="00054781"/>
    <w:rsid w:val="000854C9"/>
    <w:rsid w:val="000D0281"/>
    <w:rsid w:val="001107E3"/>
    <w:rsid w:val="00144F8C"/>
    <w:rsid w:val="00153DA4"/>
    <w:rsid w:val="001546DB"/>
    <w:rsid w:val="00160C15"/>
    <w:rsid w:val="00193333"/>
    <w:rsid w:val="001B0A09"/>
    <w:rsid w:val="001C3DFD"/>
    <w:rsid w:val="001C4550"/>
    <w:rsid w:val="001D6D4D"/>
    <w:rsid w:val="001E44E2"/>
    <w:rsid w:val="002237CF"/>
    <w:rsid w:val="0024096E"/>
    <w:rsid w:val="00243FD2"/>
    <w:rsid w:val="002511A7"/>
    <w:rsid w:val="0025121D"/>
    <w:rsid w:val="00255EC1"/>
    <w:rsid w:val="00271F5E"/>
    <w:rsid w:val="002726B2"/>
    <w:rsid w:val="00284F94"/>
    <w:rsid w:val="00293830"/>
    <w:rsid w:val="00294A19"/>
    <w:rsid w:val="002C4EB5"/>
    <w:rsid w:val="002E0C64"/>
    <w:rsid w:val="002E1B72"/>
    <w:rsid w:val="002E7F33"/>
    <w:rsid w:val="002F60B4"/>
    <w:rsid w:val="002F649F"/>
    <w:rsid w:val="003228CF"/>
    <w:rsid w:val="003647BC"/>
    <w:rsid w:val="00381C0D"/>
    <w:rsid w:val="00396C27"/>
    <w:rsid w:val="003B7A47"/>
    <w:rsid w:val="003C71DD"/>
    <w:rsid w:val="003D5ACD"/>
    <w:rsid w:val="003E1186"/>
    <w:rsid w:val="003F2B4E"/>
    <w:rsid w:val="00415D6F"/>
    <w:rsid w:val="00427A70"/>
    <w:rsid w:val="00427FB4"/>
    <w:rsid w:val="00434B79"/>
    <w:rsid w:val="00467DB6"/>
    <w:rsid w:val="00485803"/>
    <w:rsid w:val="004F1423"/>
    <w:rsid w:val="004F1B4F"/>
    <w:rsid w:val="005003FE"/>
    <w:rsid w:val="00501E35"/>
    <w:rsid w:val="00512F61"/>
    <w:rsid w:val="00527995"/>
    <w:rsid w:val="00545606"/>
    <w:rsid w:val="00571BFC"/>
    <w:rsid w:val="00590BD1"/>
    <w:rsid w:val="005A59D5"/>
    <w:rsid w:val="005A5FB3"/>
    <w:rsid w:val="005B4F82"/>
    <w:rsid w:val="005C233F"/>
    <w:rsid w:val="006353F5"/>
    <w:rsid w:val="006526B6"/>
    <w:rsid w:val="006768D8"/>
    <w:rsid w:val="00697C16"/>
    <w:rsid w:val="006C3528"/>
    <w:rsid w:val="00764474"/>
    <w:rsid w:val="00776D6C"/>
    <w:rsid w:val="0077775C"/>
    <w:rsid w:val="007C6DF9"/>
    <w:rsid w:val="007D502C"/>
    <w:rsid w:val="0080662A"/>
    <w:rsid w:val="00832AE4"/>
    <w:rsid w:val="00842E2E"/>
    <w:rsid w:val="00846760"/>
    <w:rsid w:val="00857C2B"/>
    <w:rsid w:val="00857C3B"/>
    <w:rsid w:val="008805CB"/>
    <w:rsid w:val="00883358"/>
    <w:rsid w:val="00891EBF"/>
    <w:rsid w:val="008B31AF"/>
    <w:rsid w:val="008B61DD"/>
    <w:rsid w:val="008C1DED"/>
    <w:rsid w:val="008C530A"/>
    <w:rsid w:val="008C56C9"/>
    <w:rsid w:val="008D546C"/>
    <w:rsid w:val="00910727"/>
    <w:rsid w:val="0091302D"/>
    <w:rsid w:val="00922576"/>
    <w:rsid w:val="00923027"/>
    <w:rsid w:val="00923AE9"/>
    <w:rsid w:val="00927BC9"/>
    <w:rsid w:val="00947A42"/>
    <w:rsid w:val="00974290"/>
    <w:rsid w:val="00976429"/>
    <w:rsid w:val="009A516F"/>
    <w:rsid w:val="009C2BC4"/>
    <w:rsid w:val="009F29B6"/>
    <w:rsid w:val="00A30067"/>
    <w:rsid w:val="00A30695"/>
    <w:rsid w:val="00A46AC8"/>
    <w:rsid w:val="00A60D4D"/>
    <w:rsid w:val="00A62E84"/>
    <w:rsid w:val="00A65E38"/>
    <w:rsid w:val="00A72AA3"/>
    <w:rsid w:val="00A77084"/>
    <w:rsid w:val="00AA0B14"/>
    <w:rsid w:val="00AA64A0"/>
    <w:rsid w:val="00AF4434"/>
    <w:rsid w:val="00B05A33"/>
    <w:rsid w:val="00B14AA4"/>
    <w:rsid w:val="00B37E62"/>
    <w:rsid w:val="00B61816"/>
    <w:rsid w:val="00B82882"/>
    <w:rsid w:val="00B8600B"/>
    <w:rsid w:val="00B94561"/>
    <w:rsid w:val="00BA14EC"/>
    <w:rsid w:val="00BA33E6"/>
    <w:rsid w:val="00BA3C0D"/>
    <w:rsid w:val="00BB0B25"/>
    <w:rsid w:val="00BE6112"/>
    <w:rsid w:val="00C07817"/>
    <w:rsid w:val="00C111FB"/>
    <w:rsid w:val="00C12388"/>
    <w:rsid w:val="00C33294"/>
    <w:rsid w:val="00C36142"/>
    <w:rsid w:val="00C930D2"/>
    <w:rsid w:val="00CA0282"/>
    <w:rsid w:val="00CC5384"/>
    <w:rsid w:val="00CE3B08"/>
    <w:rsid w:val="00CE739D"/>
    <w:rsid w:val="00CF3248"/>
    <w:rsid w:val="00D26561"/>
    <w:rsid w:val="00D4051B"/>
    <w:rsid w:val="00D65E42"/>
    <w:rsid w:val="00D86C28"/>
    <w:rsid w:val="00DA1AE9"/>
    <w:rsid w:val="00DB711E"/>
    <w:rsid w:val="00DB76C3"/>
    <w:rsid w:val="00DC2BA2"/>
    <w:rsid w:val="00DD448C"/>
    <w:rsid w:val="00E03E7E"/>
    <w:rsid w:val="00E323E2"/>
    <w:rsid w:val="00E361C9"/>
    <w:rsid w:val="00E36A80"/>
    <w:rsid w:val="00E47992"/>
    <w:rsid w:val="00E501C4"/>
    <w:rsid w:val="00E5078B"/>
    <w:rsid w:val="00E5392B"/>
    <w:rsid w:val="00E800C8"/>
    <w:rsid w:val="00E95C7E"/>
    <w:rsid w:val="00EA5EE5"/>
    <w:rsid w:val="00EB27EC"/>
    <w:rsid w:val="00EB5A42"/>
    <w:rsid w:val="00EC1CFC"/>
    <w:rsid w:val="00EF3F70"/>
    <w:rsid w:val="00F23E43"/>
    <w:rsid w:val="00F442B8"/>
    <w:rsid w:val="00F53D61"/>
    <w:rsid w:val="00F557CD"/>
    <w:rsid w:val="00F57D3A"/>
    <w:rsid w:val="00F8654B"/>
    <w:rsid w:val="00FB27A3"/>
    <w:rsid w:val="00FC63AE"/>
    <w:rsid w:val="00FE0408"/>
    <w:rsid w:val="00FF62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AB92A"/>
  <w15:chartTrackingRefBased/>
  <w15:docId w15:val="{6DA96F39-8B6B-42EA-9A3C-27511255A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A62E84"/>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B94561"/>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iPriority w:val="9"/>
    <w:unhideWhenUsed/>
    <w:qFormat/>
    <w:rsid w:val="00764474"/>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olo4">
    <w:name w:val="heading 4"/>
    <w:basedOn w:val="Normale"/>
    <w:next w:val="Normale"/>
    <w:link w:val="Titolo4Carattere"/>
    <w:uiPriority w:val="9"/>
    <w:semiHidden/>
    <w:unhideWhenUsed/>
    <w:qFormat/>
    <w:rsid w:val="006526B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Titolo5">
    <w:name w:val="heading 5"/>
    <w:basedOn w:val="Normale"/>
    <w:next w:val="Normale"/>
    <w:link w:val="Titolo5Carattere"/>
    <w:uiPriority w:val="9"/>
    <w:semiHidden/>
    <w:unhideWhenUsed/>
    <w:qFormat/>
    <w:rsid w:val="006526B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Titolo6">
    <w:name w:val="heading 6"/>
    <w:basedOn w:val="Normale"/>
    <w:next w:val="Normale"/>
    <w:link w:val="Titolo6Carattere"/>
    <w:uiPriority w:val="9"/>
    <w:semiHidden/>
    <w:unhideWhenUsed/>
    <w:qFormat/>
    <w:rsid w:val="006526B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Titolo7">
    <w:name w:val="heading 7"/>
    <w:basedOn w:val="Normale"/>
    <w:next w:val="Normale"/>
    <w:link w:val="Titolo7Carattere"/>
    <w:uiPriority w:val="9"/>
    <w:semiHidden/>
    <w:unhideWhenUsed/>
    <w:qFormat/>
    <w:rsid w:val="006526B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Titolo8">
    <w:name w:val="heading 8"/>
    <w:basedOn w:val="Normale"/>
    <w:next w:val="Normale"/>
    <w:link w:val="Titolo8Carattere"/>
    <w:uiPriority w:val="9"/>
    <w:semiHidden/>
    <w:unhideWhenUsed/>
    <w:qFormat/>
    <w:rsid w:val="006526B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6526B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A62E84"/>
    <w:rPr>
      <w:rFonts w:asciiTheme="majorHAnsi" w:eastAsiaTheme="majorEastAsia" w:hAnsiTheme="majorHAnsi" w:cstheme="majorBidi"/>
      <w:color w:val="2E74B5" w:themeColor="accent1" w:themeShade="BF"/>
      <w:sz w:val="32"/>
      <w:szCs w:val="32"/>
    </w:rPr>
  </w:style>
  <w:style w:type="character" w:styleId="Collegamentoipertestuale">
    <w:name w:val="Hyperlink"/>
    <w:basedOn w:val="Carpredefinitoparagrafo"/>
    <w:uiPriority w:val="99"/>
    <w:unhideWhenUsed/>
    <w:rsid w:val="007C6DF9"/>
    <w:rPr>
      <w:color w:val="0000FF"/>
      <w:u w:val="single"/>
    </w:rPr>
  </w:style>
  <w:style w:type="character" w:customStyle="1" w:styleId="Titolo2Carattere">
    <w:name w:val="Titolo 2 Carattere"/>
    <w:basedOn w:val="Carpredefinitoparagrafo"/>
    <w:link w:val="Titolo2"/>
    <w:uiPriority w:val="9"/>
    <w:rsid w:val="00B94561"/>
    <w:rPr>
      <w:rFonts w:asciiTheme="majorHAnsi" w:eastAsiaTheme="majorEastAsia" w:hAnsiTheme="majorHAnsi" w:cstheme="majorBidi"/>
      <w:color w:val="2E74B5" w:themeColor="accent1" w:themeShade="BF"/>
      <w:sz w:val="26"/>
      <w:szCs w:val="26"/>
    </w:rPr>
  </w:style>
  <w:style w:type="character" w:customStyle="1" w:styleId="Titolo3Carattere">
    <w:name w:val="Titolo 3 Carattere"/>
    <w:basedOn w:val="Carpredefinitoparagrafo"/>
    <w:link w:val="Titolo3"/>
    <w:uiPriority w:val="9"/>
    <w:rsid w:val="00764474"/>
    <w:rPr>
      <w:rFonts w:asciiTheme="majorHAnsi" w:eastAsiaTheme="majorEastAsia" w:hAnsiTheme="majorHAnsi" w:cstheme="majorBidi"/>
      <w:color w:val="1F4D78" w:themeColor="accent1" w:themeShade="7F"/>
      <w:sz w:val="24"/>
      <w:szCs w:val="24"/>
    </w:rPr>
  </w:style>
  <w:style w:type="character" w:customStyle="1" w:styleId="Titolo4Carattere">
    <w:name w:val="Titolo 4 Carattere"/>
    <w:basedOn w:val="Carpredefinitoparagrafo"/>
    <w:link w:val="Titolo4"/>
    <w:uiPriority w:val="9"/>
    <w:semiHidden/>
    <w:rsid w:val="006526B6"/>
    <w:rPr>
      <w:rFonts w:asciiTheme="majorHAnsi" w:eastAsiaTheme="majorEastAsia" w:hAnsiTheme="majorHAnsi" w:cstheme="majorBidi"/>
      <w:i/>
      <w:iCs/>
      <w:color w:val="2E74B5" w:themeColor="accent1" w:themeShade="BF"/>
    </w:rPr>
  </w:style>
  <w:style w:type="character" w:customStyle="1" w:styleId="Titolo5Carattere">
    <w:name w:val="Titolo 5 Carattere"/>
    <w:basedOn w:val="Carpredefinitoparagrafo"/>
    <w:link w:val="Titolo5"/>
    <w:uiPriority w:val="9"/>
    <w:semiHidden/>
    <w:rsid w:val="006526B6"/>
    <w:rPr>
      <w:rFonts w:asciiTheme="majorHAnsi" w:eastAsiaTheme="majorEastAsia" w:hAnsiTheme="majorHAnsi" w:cstheme="majorBidi"/>
      <w:color w:val="2E74B5" w:themeColor="accent1" w:themeShade="BF"/>
    </w:rPr>
  </w:style>
  <w:style w:type="character" w:customStyle="1" w:styleId="Titolo6Carattere">
    <w:name w:val="Titolo 6 Carattere"/>
    <w:basedOn w:val="Carpredefinitoparagrafo"/>
    <w:link w:val="Titolo6"/>
    <w:uiPriority w:val="9"/>
    <w:semiHidden/>
    <w:rsid w:val="006526B6"/>
    <w:rPr>
      <w:rFonts w:asciiTheme="majorHAnsi" w:eastAsiaTheme="majorEastAsia" w:hAnsiTheme="majorHAnsi" w:cstheme="majorBidi"/>
      <w:color w:val="1F4D78" w:themeColor="accent1" w:themeShade="7F"/>
    </w:rPr>
  </w:style>
  <w:style w:type="character" w:customStyle="1" w:styleId="Titolo7Carattere">
    <w:name w:val="Titolo 7 Carattere"/>
    <w:basedOn w:val="Carpredefinitoparagrafo"/>
    <w:link w:val="Titolo7"/>
    <w:uiPriority w:val="9"/>
    <w:semiHidden/>
    <w:rsid w:val="006526B6"/>
    <w:rPr>
      <w:rFonts w:asciiTheme="majorHAnsi" w:eastAsiaTheme="majorEastAsia" w:hAnsiTheme="majorHAnsi" w:cstheme="majorBidi"/>
      <w:i/>
      <w:iCs/>
      <w:color w:val="1F4D78" w:themeColor="accent1" w:themeShade="7F"/>
    </w:rPr>
  </w:style>
  <w:style w:type="character" w:customStyle="1" w:styleId="Titolo8Carattere">
    <w:name w:val="Titolo 8 Carattere"/>
    <w:basedOn w:val="Carpredefinitoparagrafo"/>
    <w:link w:val="Titolo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e"/>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Carpredefinitoparagrafo"/>
    <w:link w:val="EndNoteBibliographyTitle"/>
    <w:rsid w:val="00DD448C"/>
    <w:rPr>
      <w:rFonts w:ascii="Calibri" w:hAnsi="Calibri"/>
      <w:noProof/>
      <w:lang w:val="en-US"/>
    </w:rPr>
  </w:style>
  <w:style w:type="paragraph" w:customStyle="1" w:styleId="EndNoteBibliography">
    <w:name w:val="EndNote Bibliography"/>
    <w:basedOn w:val="Normale"/>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Carpredefinitoparagrafo"/>
    <w:link w:val="EndNoteBibliography"/>
    <w:rsid w:val="00DD448C"/>
    <w:rPr>
      <w:rFonts w:ascii="Calibri" w:hAnsi="Calibri"/>
      <w:noProof/>
      <w:lang w:val="en-US"/>
    </w:rPr>
  </w:style>
  <w:style w:type="character" w:styleId="Riferimentodelicato">
    <w:name w:val="Subtle Reference"/>
    <w:basedOn w:val="Carpredefinitoparagrafo"/>
    <w:uiPriority w:val="31"/>
    <w:qFormat/>
    <w:rsid w:val="00DD448C"/>
    <w:rPr>
      <w:smallCaps/>
      <w:color w:val="5A5A5A" w:themeColor="text1" w:themeTint="A5"/>
    </w:rPr>
  </w:style>
  <w:style w:type="character" w:customStyle="1" w:styleId="Menzionenonrisolta1">
    <w:name w:val="Menzione non risolta1"/>
    <w:basedOn w:val="Carpredefinitoparagrafo"/>
    <w:uiPriority w:val="99"/>
    <w:semiHidden/>
    <w:unhideWhenUsed/>
    <w:rsid w:val="00FB27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7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forestry.gov.uk/forestry/infd-7aqdgc" TargetMode="External"/><Relationship Id="rId4" Type="http://schemas.openxmlformats.org/officeDocument/2006/relationships/webSettings" Target="webSettings.xml"/><Relationship Id="rId9" Type="http://schemas.openxmlformats.org/officeDocument/2006/relationships/hyperlink" Target="https://en.wikipedia.org/w/index.php?title=Jo%C3%A3o_Manuel_Antonio_do_Amaral_Franco&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21</TotalTime>
  <Pages>1</Pages>
  <Words>4493</Words>
  <Characters>25613</Characters>
  <Application>Microsoft Office Word</Application>
  <DocSecurity>0</DocSecurity>
  <Lines>213</Lines>
  <Paragraphs>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y of Edinburgh</Company>
  <LinksUpToDate>false</LinksUpToDate>
  <CharactersWithSpaces>3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Daniele Ferraretto</cp:lastModifiedBy>
  <cp:revision>18</cp:revision>
  <dcterms:created xsi:type="dcterms:W3CDTF">2017-10-03T17:57:00Z</dcterms:created>
  <dcterms:modified xsi:type="dcterms:W3CDTF">2017-10-16T17:53:00Z</dcterms:modified>
</cp:coreProperties>
</file>